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E5F84" w:rsidRPr="00FD0609" w:rsidRDefault="008E5F84" w:rsidP="008E5F84">
      <w:pPr>
        <w:pStyle w:val="Default"/>
        <w:spacing w:before="40" w:after="40"/>
        <w:rPr>
          <w:rFonts w:ascii="Cambria" w:hAnsi="Cambria" w:cs="Arial"/>
        </w:rPr>
      </w:pPr>
      <w:proofErr w:type="gramStart"/>
      <w:r w:rsidRPr="00FD0609">
        <w:rPr>
          <w:rFonts w:ascii="Cambria" w:hAnsi="Cambria"/>
        </w:rPr>
        <w:t xml:space="preserve">Appendix </w:t>
      </w:r>
      <w:r>
        <w:rPr>
          <w:rFonts w:ascii="Cambria" w:hAnsi="Cambria"/>
        </w:rPr>
        <w:t>S</w:t>
      </w:r>
      <w:r w:rsidRPr="00FD0609">
        <w:rPr>
          <w:rFonts w:ascii="Cambria" w:hAnsi="Cambria"/>
        </w:rPr>
        <w:t>1.</w:t>
      </w:r>
      <w:proofErr w:type="gramEnd"/>
      <w:r w:rsidRPr="00FD0609">
        <w:rPr>
          <w:rFonts w:ascii="Cambria" w:hAnsi="Cambria"/>
        </w:rPr>
        <w:t xml:space="preserve"> Medline and </w:t>
      </w:r>
      <w:proofErr w:type="spellStart"/>
      <w:r w:rsidRPr="00FD0609">
        <w:rPr>
          <w:rFonts w:ascii="Cambria" w:hAnsi="Cambria"/>
        </w:rPr>
        <w:t>Embase</w:t>
      </w:r>
      <w:proofErr w:type="spellEnd"/>
      <w:r w:rsidRPr="00FD0609">
        <w:rPr>
          <w:rFonts w:ascii="Cambria" w:hAnsi="Cambria"/>
        </w:rPr>
        <w:t xml:space="preserve"> search strategy</w:t>
      </w:r>
    </w:p>
    <w:p w:rsidR="008E5F84" w:rsidRPr="00FD0609" w:rsidRDefault="008E5F84" w:rsidP="008E5F84">
      <w:pPr>
        <w:rPr>
          <w:rFonts w:ascii="Cambria" w:hAnsi="Cambria" w:cs="ArialUnicodeMS"/>
          <w:sz w:val="22"/>
          <w:szCs w:val="22"/>
          <w:lang w:val="en-CA" w:eastAsia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OVID (Medline and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mbase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) Search Strategy: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--------------------------------------------------------------------------------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1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cervical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pondylosi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/ (6111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2 cervical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pondylo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*.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(5423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3 1 or 2 (9293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4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prosthesis/ (35679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5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prostheses/ (335353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6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rosthe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*.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(36700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7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discectomy/ (7944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8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iskectomy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/ (7944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9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iscec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*.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(6570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10 4 or 5 or 6 or 7 or 8 or 9 (554211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1 randomized-controlled trial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, mf, dv, kw, nm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637999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2 randomized-clinical-trial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23243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3 randomized-controlled-trials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, mf, dv, kw, nm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108857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4 random-allocation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(7469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5 double-blind-method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112764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6 single-blind-method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(15667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7 clinical-trial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(141639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18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clinical-trials/ (2370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19 random*.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(1512470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20 11 or 12 or 13 or 14 or 15 or 16 or 17 or 18 or 19 (2345876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21 3 and 10 and 20 (183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22 limit 21 to ("young adult (19 to 24 years)" or "adult (19 to 44 years)" or "young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dult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and adult (19-24 and 19-44)" or "middle age (45 to 64 years)" or "middle aged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(45 plus years)" or "all aged (65 and over)" or "aged (80 and over)") [Limit not valid in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mbase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; records were retained] (156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23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rthroplasty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/ (9064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24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cervical vertebrae/ (5044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25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intervertebral disc/ (17007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26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x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spinal fusion/ (29588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27 3 or 24 (56593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28 10 or 23 or 24 or 25 or 26 (666077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29 comparative study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, an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2222051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30 multicenter study.mp.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[</w:t>
      </w: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mp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</w:t>
      </w:r>
      <w:proofErr w:type="spellStart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ti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ab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sh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hw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tn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ot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dm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mf, dv, kw, nm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p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,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s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, an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spellStart"/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ui</w:t>
      </w:r>
      <w:proofErr w:type="spellEnd"/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234731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31 20 or 29 or 30 (4325990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32 27 and 28 and 31 (5672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33 limit 32 to "all adult (19 plus years)" [Limit not valid in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Embase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; records were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proofErr w:type="gram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retained</w:t>
      </w:r>
      <w:proofErr w:type="gramEnd"/>
      <w:r w:rsidRPr="00FD0609">
        <w:rPr>
          <w:rFonts w:ascii="Cambria" w:hAnsi="Cambria" w:cs="ArialUnicodeMS"/>
          <w:sz w:val="22"/>
          <w:szCs w:val="22"/>
          <w:lang w:val="en-CA" w:eastAsia="en-CA"/>
        </w:rPr>
        <w:t>] (4645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>34 limit 33 to humans (4379)</w:t>
      </w:r>
    </w:p>
    <w:p w:rsidR="008E5F84" w:rsidRPr="00FD0609" w:rsidRDefault="008E5F84" w:rsidP="008E5F84">
      <w:pPr>
        <w:rPr>
          <w:rFonts w:ascii="Cambria" w:hAnsi="Cambria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35 limit 34 to </w:t>
      </w:r>
      <w:proofErr w:type="spellStart"/>
      <w:r w:rsidRPr="00FD0609">
        <w:rPr>
          <w:rFonts w:ascii="Cambria" w:hAnsi="Cambria" w:cs="ArialUnicodeMS"/>
          <w:sz w:val="22"/>
          <w:szCs w:val="22"/>
          <w:lang w:val="en-CA" w:eastAsia="en-CA"/>
        </w:rPr>
        <w:t>yr</w:t>
      </w:r>
      <w:proofErr w:type="spellEnd"/>
      <w:r w:rsidRPr="00FD0609">
        <w:rPr>
          <w:rFonts w:ascii="Cambria" w:hAnsi="Cambria" w:cs="ArialUnicodeMS"/>
          <w:sz w:val="22"/>
          <w:szCs w:val="22"/>
          <w:lang w:val="en-CA" w:eastAsia="en-CA"/>
        </w:rPr>
        <w:t>="2002 -Current" (2748)</w:t>
      </w:r>
    </w:p>
    <w:p w:rsidR="008E5F84" w:rsidRPr="00FD0609" w:rsidRDefault="008E5F84" w:rsidP="008E5F84">
      <w:pPr>
        <w:rPr>
          <w:rFonts w:asciiTheme="majorHAnsi" w:hAnsiTheme="majorHAnsi" w:cs="ArialUnicodeMS"/>
          <w:sz w:val="22"/>
          <w:szCs w:val="22"/>
          <w:lang w:val="en-CA" w:eastAsia="en-CA"/>
        </w:rPr>
      </w:pPr>
      <w:r w:rsidRPr="00FD0609">
        <w:rPr>
          <w:rFonts w:ascii="Cambria" w:hAnsi="Cambria" w:cs="ArialUnicodeMS"/>
          <w:sz w:val="22"/>
          <w:szCs w:val="22"/>
          <w:lang w:val="en-CA" w:eastAsia="en-CA"/>
        </w:rPr>
        <w:br w:type="page"/>
      </w:r>
      <w:proofErr w:type="gramStart"/>
      <w:r w:rsidRPr="00FD0609">
        <w:rPr>
          <w:rFonts w:asciiTheme="majorHAnsi" w:hAnsiTheme="majorHAnsi" w:cs="ArialUnicodeMS"/>
          <w:sz w:val="22"/>
          <w:szCs w:val="22"/>
          <w:lang w:val="en-CA" w:eastAsia="en-CA"/>
        </w:rPr>
        <w:lastRenderedPageBreak/>
        <w:t xml:space="preserve">Appendix </w:t>
      </w:r>
      <w:r>
        <w:rPr>
          <w:rFonts w:asciiTheme="majorHAnsi" w:hAnsiTheme="majorHAnsi" w:cs="ArialUnicodeMS"/>
          <w:sz w:val="22"/>
          <w:szCs w:val="22"/>
          <w:lang w:val="en-CA" w:eastAsia="en-CA"/>
        </w:rPr>
        <w:t>S</w:t>
      </w:r>
      <w:r w:rsidRPr="00FD0609">
        <w:rPr>
          <w:rFonts w:asciiTheme="majorHAnsi" w:hAnsiTheme="majorHAnsi" w:cs="ArialUnicodeMS"/>
          <w:sz w:val="22"/>
          <w:szCs w:val="22"/>
          <w:lang w:val="en-CA" w:eastAsia="en-CA"/>
        </w:rPr>
        <w:t>2.</w:t>
      </w:r>
      <w:proofErr w:type="gramEnd"/>
      <w:r w:rsidRPr="00FD0609">
        <w:rPr>
          <w:rFonts w:asciiTheme="majorHAnsi" w:hAnsiTheme="majorHAnsi" w:cs="ArialUnicodeMS"/>
          <w:sz w:val="22"/>
          <w:szCs w:val="22"/>
          <w:lang w:val="en-CA" w:eastAsia="en-CA"/>
        </w:rPr>
        <w:t xml:space="preserve"> Tool to assess risk of bias in Randomized Controlled Trials</w:t>
      </w:r>
    </w:p>
    <w:p w:rsidR="008E5F84" w:rsidRPr="00FD0609" w:rsidRDefault="008E5F84" w:rsidP="008E5F84">
      <w:pPr>
        <w:spacing w:after="200" w:line="276" w:lineRule="auto"/>
        <w:jc w:val="center"/>
        <w:rPr>
          <w:rFonts w:asciiTheme="majorHAnsi" w:hAnsiTheme="majorHAnsi"/>
          <w:b/>
          <w:u w:val="single"/>
          <w:lang w:val="en-CA"/>
        </w:rPr>
      </w:pPr>
      <w:r w:rsidRPr="00FD0609">
        <w:rPr>
          <w:rFonts w:asciiTheme="majorHAnsi" w:hAnsiTheme="majorHAnsi"/>
          <w:b/>
          <w:u w:val="single"/>
          <w:lang w:val="en-CA"/>
        </w:rPr>
        <w:t>Tool to Assess Risk of Bias in Randomized Controlled Trials</w:t>
      </w:r>
    </w:p>
    <w:p w:rsidR="008E5F84" w:rsidRPr="00FD0609" w:rsidRDefault="008E5F84" w:rsidP="008E5F84">
      <w:pPr>
        <w:spacing w:after="200" w:line="276" w:lineRule="auto"/>
        <w:rPr>
          <w:rFonts w:asciiTheme="majorHAnsi" w:hAnsiTheme="majorHAnsi"/>
          <w:sz w:val="22"/>
          <w:szCs w:val="22"/>
          <w:lang w:val="en-CA"/>
        </w:rPr>
      </w:pPr>
    </w:p>
    <w:p w:rsidR="008E5F84" w:rsidRPr="00FD0609" w:rsidRDefault="008E5F84" w:rsidP="008E5F84">
      <w:pPr>
        <w:numPr>
          <w:ilvl w:val="0"/>
          <w:numId w:val="12"/>
        </w:numPr>
        <w:spacing w:after="200" w:line="276" w:lineRule="auto"/>
        <w:contextualSpacing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b/>
          <w:bCs/>
          <w:sz w:val="23"/>
          <w:szCs w:val="23"/>
          <w:lang w:val="en-CA"/>
        </w:rPr>
        <w:t>Was the allocation sequence adequately generated?*</w:t>
      </w:r>
    </w:p>
    <w:p w:rsidR="008E5F84" w:rsidRPr="00FD0609" w:rsidRDefault="008E5F84" w:rsidP="008E5F84">
      <w:pPr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low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high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</w:p>
    <w:p w:rsidR="008E5F84" w:rsidRPr="00FD0609" w:rsidRDefault="008E5F84" w:rsidP="008E5F84">
      <w:pPr>
        <w:spacing w:after="200" w:line="276" w:lineRule="auto"/>
        <w:rPr>
          <w:rFonts w:asciiTheme="majorHAnsi" w:hAnsiTheme="majorHAns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low risk of bias: Referring to a random number table; </w:t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Using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a computer random number generator; Coin tossing; Shuffling cards or envelopes; Throwing dice; Drawing of lots; Minimization with or without a random element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Examples of high risk of bias: Sequence generated by odd or even date of birth; Sequence generated by some rule based on date (or day) of admission; Sequence generated by some rule based on hospital or clinic record number; Allocation by judgement of the clinician; Allocation by preference of the participant; Allocation based on the results of a laboratory test or a series of tests; Allocation by availability of the intervention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* Option to omit this item</w:t>
      </w:r>
    </w:p>
    <w:p w:rsidR="008E5F84" w:rsidRPr="00FD0609" w:rsidRDefault="008E5F84" w:rsidP="008E5F84">
      <w:pPr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numPr>
          <w:ilvl w:val="0"/>
          <w:numId w:val="12"/>
        </w:numPr>
        <w:spacing w:after="200" w:line="276" w:lineRule="auto"/>
        <w:contextualSpacing/>
        <w:rPr>
          <w:rFonts w:asciiTheme="majorHAnsi" w:hAnsiTheme="majorHAnsi"/>
          <w:b/>
          <w:bCs/>
          <w:sz w:val="23"/>
          <w:szCs w:val="23"/>
          <w:lang w:val="en-CA"/>
        </w:rPr>
      </w:pPr>
      <w:r w:rsidRPr="00FD0609">
        <w:rPr>
          <w:rFonts w:asciiTheme="majorHAnsi" w:hAnsiTheme="majorHAnsi"/>
          <w:b/>
          <w:bCs/>
          <w:sz w:val="23"/>
          <w:szCs w:val="23"/>
          <w:lang w:val="en-CA"/>
        </w:rPr>
        <w:t>Was allocation adequately concealed?</w:t>
      </w:r>
    </w:p>
    <w:p w:rsidR="008E5F84" w:rsidRPr="00FD0609" w:rsidRDefault="008E5F84" w:rsidP="008E5F84">
      <w:pPr>
        <w:ind w:left="360" w:firstLine="36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left="360" w:firstLine="36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low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high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low risk of bias allocation concealment techniques: Central allocation (including telephone, web-based, and pharmacy-controlled, randomization); 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possible low risk of bias: Sequentially numbered drug containers of identical appearance; </w:t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Sequentiall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numbered, opaque, sealed envelopes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high risk of bias allocation generation techniques: Using an open random allocation schedule (e.g. a list of random numbers); Assignment envelopes were used without appropriate safeguards (e.g. if envelopes were unsealed or non-opaque or not sequentially numbered); Alternation or rotation; Date of birth; Case record number; </w:t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An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other explicitly unconcealed procedure.</w:t>
      </w:r>
    </w:p>
    <w:p w:rsidR="008E5F84" w:rsidRPr="00FD0609" w:rsidRDefault="008E5F84" w:rsidP="008E5F84">
      <w:pPr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numPr>
          <w:ilvl w:val="0"/>
          <w:numId w:val="12"/>
        </w:numPr>
        <w:spacing w:after="200" w:line="276" w:lineRule="auto"/>
        <w:contextualSpacing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b/>
          <w:bCs/>
          <w:sz w:val="23"/>
          <w:szCs w:val="23"/>
          <w:lang w:val="en-CA"/>
        </w:rPr>
        <w:t>Blinding: Was knowledge of the allocated interventions adequately prevented?*</w:t>
      </w:r>
    </w:p>
    <w:p w:rsidR="008E5F84" w:rsidRPr="00FD0609" w:rsidRDefault="008E5F84" w:rsidP="008E5F84">
      <w:pPr>
        <w:ind w:left="360" w:firstLine="36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left="360" w:firstLine="36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low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high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</w:p>
    <w:p w:rsidR="008E5F84" w:rsidRPr="00FD0609" w:rsidRDefault="008E5F84" w:rsidP="008E5F84">
      <w:pPr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Examples of low risk of bias: No blinding, but the review authors judge that the outcome and the outcome measurement are not likely to be influenced by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lack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of blinding; Blinding of participants and key study personnel ensured, and unlikely that the blinding could have been broken; Either participants or some key study personnel were not blinded, but outcome assessment was blinded and the </w:t>
      </w:r>
      <w:proofErr w:type="spellStart"/>
      <w:r w:rsidRPr="00FD0609">
        <w:rPr>
          <w:rFonts w:asciiTheme="majorHAnsi" w:hAnsiTheme="majorHAnsi" w:cs="Calibri"/>
          <w:sz w:val="22"/>
          <w:szCs w:val="22"/>
          <w:lang w:val="en-CA"/>
        </w:rPr>
        <w:t>nonblinding</w:t>
      </w:r>
      <w:proofErr w:type="spell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of others unlikely to introduce bias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lastRenderedPageBreak/>
        <w:t>Examples of high risk of bias: No blinding or incomplete blinding, and the outcome or outcome measurement is likely to be influenced by lack of</w:t>
      </w:r>
    </w:p>
    <w:p w:rsidR="008E5F84" w:rsidRPr="00FD0609" w:rsidDel="002B004E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blinding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>; Blinding of key study participants and personnel attempted, but likely that the blinding could have been broken; Either participants or some key study personnel were not blinded, and the non-blinding of others likely to introduce bias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* This global rating is challenging.  May want to omit and use only the ratings below.</w:t>
      </w: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3.a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>)  Were patients blinded?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3.b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>). Were healthcare providers blinded?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3.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>c). Were data collectors blinded?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3.d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>). Were outcome assessors blinded?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3.e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>). Were data analysts blinded?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</w:r>
      <w:r w:rsidRPr="00FD0609">
        <w:rPr>
          <w:rFonts w:asciiTheme="majorHAnsi" w:hAnsiTheme="majorHAnsi" w:cs="Calibr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left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numPr>
          <w:ilvl w:val="0"/>
          <w:numId w:val="12"/>
        </w:numPr>
        <w:spacing w:after="200" w:line="276" w:lineRule="auto"/>
        <w:contextualSpacing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b/>
          <w:bCs/>
          <w:sz w:val="23"/>
          <w:szCs w:val="23"/>
          <w:lang w:val="en-CA"/>
        </w:rPr>
        <w:t>Was loss to follow-up (missing outcome data) infrequent?</w:t>
      </w:r>
    </w:p>
    <w:p w:rsidR="008E5F84" w:rsidRPr="00FD0609" w:rsidRDefault="008E5F84" w:rsidP="008E5F84">
      <w:pPr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low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high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low risk of bias: No missing outcome data; Reasons for missing outcome data unlikely to be related to true outcome (for survival data, censoring unlikely to be introducing bias); Missing outcome data balanced in numbers across intervention groups, with similar reasons for missing data across groups; For dichotomous outcome data, the proportion of missing outcomes compared with observed event risk not enough to have </w:t>
      </w:r>
      <w:proofErr w:type="spellStart"/>
      <w:r w:rsidRPr="00FD0609">
        <w:rPr>
          <w:rFonts w:asciiTheme="majorHAnsi" w:hAnsiTheme="majorHAnsi" w:cs="Calibri"/>
          <w:sz w:val="22"/>
          <w:szCs w:val="22"/>
          <w:lang w:val="en-CA"/>
        </w:rPr>
        <w:t>a</w:t>
      </w:r>
      <w:proofErr w:type="spell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important impact on the intervention effect estimate; For continuous outcome data, plausible effect size (difference in means or standardized difference in means) among missing outcomes not enough to have an important impact on observed effect size; Missing data have been imputed using appropriate methods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high risk of bias: Reason for missing outcome data likely to be related to true outcome, with either imbalance in numbers or reasons for missing data across intervention groups; For dichotomous outcome data, the proportion of missing outcomes compared with observed event risk enough to induce important bias in intervention effect estimate; For continuous outcome data, plausible effect size (difference in means or </w:t>
      </w:r>
      <w:r w:rsidRPr="00FD0609">
        <w:rPr>
          <w:rFonts w:asciiTheme="majorHAnsi" w:hAnsiTheme="majorHAnsi" w:cs="Calibri"/>
          <w:sz w:val="22"/>
          <w:szCs w:val="22"/>
          <w:lang w:val="en-CA"/>
        </w:rPr>
        <w:lastRenderedPageBreak/>
        <w:t>standardized difference in means) among missing outcomes enough to induce clinically relevant bias in observed effect size; ‘As-treated’ analysis done with substantial departure of the intervention received from that assigned at randomization; Potentially inappropriate application of simple imputation.</w:t>
      </w:r>
    </w:p>
    <w:p w:rsidR="008E5F84" w:rsidRPr="00FD0609" w:rsidRDefault="008E5F84" w:rsidP="008E5F84">
      <w:pPr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numPr>
          <w:ilvl w:val="0"/>
          <w:numId w:val="12"/>
        </w:numPr>
        <w:spacing w:after="200" w:line="276" w:lineRule="auto"/>
        <w:contextualSpacing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b/>
          <w:bCs/>
          <w:sz w:val="23"/>
          <w:szCs w:val="23"/>
          <w:lang w:val="en-CA"/>
        </w:rPr>
        <w:t>Are reports of the study free of suggestion of selective outcome reporting?*</w:t>
      </w:r>
    </w:p>
    <w:p w:rsidR="008E5F84" w:rsidRPr="00FD0609" w:rsidRDefault="008E5F84" w:rsidP="008E5F84">
      <w:pPr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low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high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Examples of low risk of bias: The study protocol is available and all of the study’s pre-specified (primary and secondary) outcomes that are of interest in the review have been reported in the pre-specified way; The study protocol is not available but it is clear that the published reports include all expected outcomes, including those that were pre-specified (convincing text of this nature may be uncommon).</w:t>
      </w:r>
    </w:p>
    <w:p w:rsidR="008E5F84" w:rsidRPr="00FD0609" w:rsidRDefault="008E5F84" w:rsidP="008E5F84">
      <w:pPr>
        <w:tabs>
          <w:tab w:val="left" w:pos="1128"/>
        </w:tabs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Examples of high risk of bias: Not all of the study’s pre-specified primary outcomes have been reported; One or more primary outcomes is reported using measurements, analysis methods or subsets of the data (e.g. subscales) that were not pre-specified; One or more reported primary outcomes were not pre-specified (unless clear justification for their reporting is provided,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such as an unexpected adverse effect); One or more outcomes of interest in the review are reported incompletely so that they cannot be entered in a meta-analysis; The study report fails to include results for a key outcome that would be expected to have been reported for such a study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* This item sufficiently difficult to judge that may be omitted.</w:t>
      </w:r>
    </w:p>
    <w:p w:rsidR="008E5F84" w:rsidRPr="00FD0609" w:rsidRDefault="008E5F84" w:rsidP="008E5F84">
      <w:pPr>
        <w:tabs>
          <w:tab w:val="left" w:pos="1128"/>
        </w:tabs>
        <w:spacing w:after="200" w:line="276" w:lineRule="auto"/>
        <w:rPr>
          <w:rFonts w:asciiTheme="majorHAnsi" w:hAnsiTheme="majorHAnsi" w:cs="Calibri"/>
          <w:sz w:val="21"/>
          <w:szCs w:val="21"/>
          <w:lang w:val="en-CA"/>
        </w:rPr>
      </w:pPr>
    </w:p>
    <w:p w:rsidR="008E5F84" w:rsidRPr="00FD0609" w:rsidRDefault="008E5F84" w:rsidP="008E5F84">
      <w:pPr>
        <w:numPr>
          <w:ilvl w:val="0"/>
          <w:numId w:val="12"/>
        </w:numPr>
        <w:tabs>
          <w:tab w:val="left" w:pos="1128"/>
        </w:tabs>
        <w:spacing w:after="200" w:line="276" w:lineRule="auto"/>
        <w:contextualSpacing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b/>
          <w:bCs/>
          <w:sz w:val="23"/>
          <w:szCs w:val="23"/>
          <w:lang w:val="en-CA"/>
        </w:rPr>
        <w:t>Was the study apparently free of other problems that could put it at a risk of bias?*</w:t>
      </w:r>
    </w:p>
    <w:p w:rsidR="008E5F84" w:rsidRPr="00FD0609" w:rsidRDefault="008E5F84" w:rsidP="008E5F84">
      <w:pPr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Definitely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Probably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yes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Probably no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Definitely no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/>
          <w:sz w:val="22"/>
          <w:szCs w:val="22"/>
          <w:lang w:val="en-CA"/>
        </w:rPr>
      </w:pPr>
      <w:r w:rsidRPr="00FD0609">
        <w:rPr>
          <w:rFonts w:asciiTheme="majorHAnsi" w:hAnsiTheme="majorHAnsi"/>
          <w:sz w:val="22"/>
          <w:szCs w:val="22"/>
          <w:lang w:val="en-CA"/>
        </w:rPr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low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</w:r>
      <w:r w:rsidRPr="00FD0609">
        <w:rPr>
          <w:rFonts w:asciiTheme="majorHAnsi" w:hAnsiTheme="majorHAnsi"/>
          <w:sz w:val="22"/>
          <w:szCs w:val="22"/>
          <w:lang w:val="en-CA"/>
        </w:rPr>
        <w:tab/>
        <w:t>(</w:t>
      </w:r>
      <w:proofErr w:type="gramStart"/>
      <w:r w:rsidRPr="00FD0609">
        <w:rPr>
          <w:rFonts w:asciiTheme="majorHAnsi" w:hAnsiTheme="majorHAnsi"/>
          <w:sz w:val="22"/>
          <w:szCs w:val="22"/>
          <w:lang w:val="en-CA"/>
        </w:rPr>
        <w:t>high</w:t>
      </w:r>
      <w:proofErr w:type="gramEnd"/>
      <w:r w:rsidRPr="00FD0609">
        <w:rPr>
          <w:rFonts w:asciiTheme="majorHAnsi" w:hAnsiTheme="majorHAnsi"/>
          <w:sz w:val="22"/>
          <w:szCs w:val="22"/>
          <w:lang w:val="en-CA"/>
        </w:rPr>
        <w:t xml:space="preserve"> risk of bias)</w:t>
      </w:r>
    </w:p>
    <w:p w:rsidR="008E5F84" w:rsidRPr="00FD0609" w:rsidRDefault="008E5F84" w:rsidP="008E5F84">
      <w:pPr>
        <w:spacing w:after="200" w:line="276" w:lineRule="auto"/>
        <w:ind w:firstLine="72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tabs>
          <w:tab w:val="left" w:pos="910"/>
        </w:tabs>
        <w:spacing w:after="200" w:line="276" w:lineRule="auto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Examples of low risk of bias: The study appears to be free of other sources of bias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Examples of high risk of bias: Had a potential source of bias related to the specific study design used; Stopped early due to some data-dependent process (including a formal-stopping rule); </w:t>
      </w:r>
      <w:proofErr w:type="gramStart"/>
      <w:r w:rsidRPr="00FD0609">
        <w:rPr>
          <w:rFonts w:asciiTheme="majorHAnsi" w:hAnsiTheme="majorHAnsi" w:cs="Calibri"/>
          <w:sz w:val="22"/>
          <w:szCs w:val="22"/>
          <w:lang w:val="en-CA"/>
        </w:rPr>
        <w:t>Had</w:t>
      </w:r>
      <w:proofErr w:type="gramEnd"/>
      <w:r w:rsidRPr="00FD0609">
        <w:rPr>
          <w:rFonts w:asciiTheme="majorHAnsi" w:hAnsiTheme="majorHAnsi" w:cs="Calibri"/>
          <w:sz w:val="22"/>
          <w:szCs w:val="22"/>
          <w:lang w:val="en-CA"/>
        </w:rPr>
        <w:t xml:space="preserve"> extreme baseline imbalance; Has been claimed to have been fraudulent; Had some other problem.</w:t>
      </w: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ajorHAnsi" w:hAnsiTheme="majorHAnsi" w:cs="Calibri"/>
          <w:sz w:val="22"/>
          <w:szCs w:val="22"/>
          <w:lang w:val="en-CA"/>
        </w:rPr>
      </w:pPr>
    </w:p>
    <w:p w:rsidR="008E5F84" w:rsidRPr="00FD0609" w:rsidRDefault="008E5F84" w:rsidP="008E5F84">
      <w:pPr>
        <w:autoSpaceDE w:val="0"/>
        <w:autoSpaceDN w:val="0"/>
        <w:adjustRightInd w:val="0"/>
        <w:rPr>
          <w:rFonts w:asciiTheme="minorHAnsi" w:hAnsiTheme="minorHAnsi" w:cs="Calibri"/>
          <w:sz w:val="22"/>
          <w:szCs w:val="22"/>
          <w:lang w:val="en-CA"/>
        </w:rPr>
      </w:pPr>
      <w:r w:rsidRPr="00FD0609">
        <w:rPr>
          <w:rFonts w:asciiTheme="majorHAnsi" w:hAnsiTheme="majorHAnsi" w:cs="Calibri"/>
          <w:sz w:val="22"/>
          <w:szCs w:val="22"/>
          <w:lang w:val="en-CA"/>
        </w:rPr>
        <w:t>* May omit this item.</w:t>
      </w:r>
      <w:r w:rsidRPr="00FD0609">
        <w:rPr>
          <w:rFonts w:ascii="Cambria" w:hAnsi="Cambria" w:cs="ArialUnicodeMS"/>
          <w:sz w:val="22"/>
          <w:szCs w:val="22"/>
          <w:lang w:val="en-CA" w:eastAsia="en-CA"/>
        </w:rPr>
        <w:br w:type="page"/>
      </w:r>
    </w:p>
    <w:p w:rsidR="008E5F84" w:rsidRPr="00FD0609" w:rsidRDefault="008E5F84" w:rsidP="008E5F84">
      <w:pPr>
        <w:rPr>
          <w:rFonts w:ascii="Cambria" w:hAnsi="Cambria" w:cs="ArialUnicodeMS"/>
          <w:sz w:val="22"/>
          <w:szCs w:val="22"/>
          <w:lang w:val="en-CA" w:eastAsia="en-CA"/>
        </w:rPr>
      </w:pPr>
      <w:r>
        <w:rPr>
          <w:rFonts w:ascii="Cambria" w:hAnsi="Cambria" w:cs="ArialUnicodeMS"/>
          <w:sz w:val="22"/>
          <w:szCs w:val="22"/>
          <w:lang w:val="en-CA" w:eastAsia="en-CA"/>
        </w:rPr>
        <w:lastRenderedPageBreak/>
        <w:t>Table</w:t>
      </w:r>
      <w:r w:rsidRPr="00FD0609">
        <w:rPr>
          <w:rFonts w:ascii="Cambria" w:hAnsi="Cambria" w:cs="ArialUnicodeMS"/>
          <w:sz w:val="22"/>
          <w:szCs w:val="22"/>
          <w:lang w:val="en-CA" w:eastAsia="en-CA"/>
        </w:rPr>
        <w:t xml:space="preserve"> </w:t>
      </w:r>
      <w:r>
        <w:rPr>
          <w:rFonts w:ascii="Cambria" w:hAnsi="Cambria" w:cs="ArialUnicodeMS"/>
          <w:sz w:val="22"/>
          <w:szCs w:val="22"/>
          <w:lang w:val="en-CA" w:eastAsia="en-CA"/>
        </w:rPr>
        <w:t>S1</w:t>
      </w:r>
      <w:r w:rsidRPr="00FD0609">
        <w:rPr>
          <w:rFonts w:ascii="Cambria" w:hAnsi="Cambria" w:cs="ArialUnicodeMS"/>
          <w:sz w:val="22"/>
          <w:szCs w:val="22"/>
          <w:lang w:val="en-CA" w:eastAsia="en-CA"/>
        </w:rPr>
        <w:t>. List of excluded articles with reason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29"/>
        <w:gridCol w:w="1817"/>
        <w:gridCol w:w="2920"/>
        <w:gridCol w:w="5150"/>
      </w:tblGrid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Year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First Author</w:t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Journal/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Reason for exclusion (References provided is for the most recent publication of the trial)</w:t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Bryan Disc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Anderson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bmRlcnNvbjwvQXV0aG9yPjxZZWFyPjIwMDg8L1llYXI+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bmRlcnNvbjwvQXV0aG9yPjxZZWFyPjIwMDg8L1llYXI+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36" w:tooltip="Anderson, 2008 #372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36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6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ric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Coric&lt;/Author&gt;&lt;Year&gt;2006&lt;/Year&gt;&lt;RecNum&gt;376&lt;/RecNum&gt;&lt;DisplayText&gt;[37]&lt;/DisplayText&gt;&lt;record&gt;&lt;rec-number&gt;376&lt;/rec-number&gt;&lt;foreign-keys&gt;&lt;key app="EN" db-id="fvstttfrfssaxberr24xarzmxwawvfzprtt5"&gt;376&lt;/key&gt;&lt;/foreign-keys&gt;&lt;ref-type name="Journal Article"&gt;17&lt;/ref-type&gt;&lt;contributors&gt;&lt;authors&gt;&lt;author&gt;Coric, Domagoj&lt;/author&gt;&lt;author&gt;Finger, Frederick&lt;/author&gt;&lt;author&gt;Boltes, Peggy&lt;/author&gt;&lt;/authors&gt;&lt;/contributors&gt;&lt;titles&gt;&lt;title&gt;Prospective randomized controlled study of the Bryan Cervical Disc: early clinical results from a single investigational site&lt;/title&gt;&lt;/titles&gt;&lt;pages&gt;31-5&lt;/pages&gt;&lt;volume&gt;4&lt;/volume&gt;&lt;number&gt;101223545&lt;/number&gt;&lt;edition&gt;1&lt;/edition&gt;&lt;keywords&gt;&lt;keyword&gt;Adult&lt;/keyword&gt;&lt;keyword&gt;Arthroplasty, Replacement/is [Instrumentation]&lt;/keyword&gt;&lt;keyword&gt;*Arthroplasty, Replacement/mt [Methods]&lt;/keyword&gt;&lt;keyword&gt;Cervical Vertebrae&lt;/keyword&gt;&lt;keyword&gt;Female&lt;/keyword&gt;&lt;keyword&gt;Humans&lt;/keyword&gt;&lt;keyword&gt;*Intervertebral Disc&lt;/keyword&gt;&lt;keyword&gt;Male&lt;/keyword&gt;&lt;keyword&gt;Prospective Studies&lt;/keyword&gt;&lt;keyword&gt;Prosthesis Design&lt;/keyword&gt;&lt;keyword&gt;*Prosthesis Implantation&lt;/keyword&gt;&lt;keyword&gt;Radiculopathy/et [Etiology]&lt;/keyword&gt;&lt;keyword&gt;Range of Motion, Articular&lt;/keyword&gt;&lt;keyword&gt;Spinal Cord Diseases/et [Etiology]&lt;/keyword&gt;&lt;keyword&gt;*Spinal Fusion/is [Instrumentation]&lt;/keyword&gt;&lt;keyword&gt;*Spinal Fusion/mt [Methods]&lt;/keyword&gt;&lt;keyword&gt;Treatment Outcome&lt;/keyword&gt;&lt;/keywords&gt;&lt;dates&gt;&lt;year&gt;2006&lt;/year&gt;&lt;/dates&gt;&lt;pub-location&gt;United States&lt;/pub-location&gt;&lt;publisher&gt;Carolina Neurosurgery and Spine Associates, Charlotte, North Carolina 28207, USA. dom@cnsa.com&lt;/publisher&gt;&lt;isbn&gt;1547-5654&lt;/isbn&gt;&lt;urls&gt;&lt;related-urls&gt;&lt;url&gt;http://ovidsp.ovid.com/ovidweb.cgi?T=JS&amp;amp;PAGE=reference&amp;amp;D=med4&amp;amp;NEWS=N&amp;amp;AN=16506463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37" w:tooltip="Coric, 2006 #376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37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eurosurg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: 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0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Garrido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Garrido&lt;/Author&gt;&lt;Year&gt;2010&lt;/Year&gt;&lt;RecNum&gt;380&lt;/RecNum&gt;&lt;DisplayText&gt;[38]&lt;/DisplayText&gt;&lt;record&gt;&lt;rec-number&gt;380&lt;/rec-number&gt;&lt;foreign-keys&gt;&lt;key app="EN" db-id="fvstttfrfssaxberr24xarzmxwawvfzprtt5"&gt;380&lt;/key&gt;&lt;/foreign-keys&gt;&lt;ref-type name="Journal Article"&gt;17&lt;/ref-type&gt;&lt;contributors&gt;&lt;authors&gt;&lt;author&gt;Garrido, Ben J.&lt;/author&gt;&lt;author&gt;Taha, Tarek A.&lt;/author&gt;&lt;author&gt;Sasso, Rick C.&lt;/author&gt;&lt;/authors&gt;&lt;/contributors&gt;&lt;titles&gt;&lt;title&gt;Clinical outcomes of Bryan cervical disc arthroplasty a prospective, randomized, controlled, single site trial with 48-month follow-up&lt;/title&gt;&lt;/titles&gt;&lt;pages&gt;367-71&lt;/pages&gt;&lt;volume&gt;23&lt;/volume&gt;&lt;number&gt;101140323&lt;/number&gt;&lt;edition&gt;6&lt;/edition&gt;&lt;keywords&gt;&lt;keyword&gt;Adult&lt;/keyword&gt;&lt;keyword&gt;*Arthroplasty/mt [Methods]&lt;/keyword&gt;&lt;keyword&gt;*Cervical Vertebrae/su [Surgery]&lt;/keyword&gt;&lt;keyword&gt;Disability Evaluation&lt;/keyword&gt;&lt;keyword&gt;Female&lt;/keyword&gt;&lt;keyword&gt;Follow-Up Studies&lt;/keyword&gt;&lt;keyword&gt;Humans&lt;/keyword&gt;&lt;keyword&gt;*Intervertebral Disc/su [Surgery]&lt;/keyword&gt;&lt;keyword&gt;Male&lt;/keyword&gt;&lt;keyword&gt;Pain Measurement&lt;/keyword&gt;&lt;keyword&gt;Prospective Studies&lt;/keyword&gt;&lt;keyword&gt;*Spinal Diseases/su [Surgery]&lt;/keyword&gt;&lt;keyword&gt;Treatment Outcome&lt;/keyword&gt;&lt;/keywords&gt;&lt;dates&gt;&lt;year&gt;2010&lt;/year&gt;&lt;/dates&gt;&lt;pub-location&gt;United States&lt;/pub-location&gt;&lt;publisher&gt;Department of Orthopaedic Surgery, Indiana Spine Group, Indiana University School of Medicine, Indianapolis, IN, USA.&lt;/publisher&gt;&lt;isbn&gt;1539-2465&lt;/isbn&gt;&lt;urls&gt;&lt;related-urls&gt;&lt;url&gt;http://ovidsp.ovid.com/ovidweb.cgi?T=JS&amp;amp;PAGE=reference&amp;amp;D=medl&amp;amp;NEWS=N&amp;amp;AN=20087223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38" w:tooltip="Garrido, 2010 #380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38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Spinal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Disord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Tech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5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Hacker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Hacker&lt;/Author&gt;&lt;Year&gt;2005&lt;/Year&gt;&lt;RecNum&gt;381&lt;/RecNum&gt;&lt;DisplayText&gt;[39]&lt;/DisplayText&gt;&lt;record&gt;&lt;rec-number&gt;381&lt;/rec-number&gt;&lt;foreign-keys&gt;&lt;key app="EN" db-id="fvstttfrfssaxberr24xarzmxwawvfzprtt5"&gt;381&lt;/key&gt;&lt;/foreign-keys&gt;&lt;ref-type name="Journal Article"&gt;17&lt;/ref-type&gt;&lt;contributors&gt;&lt;authors&gt;&lt;author&gt;Hacker, R. J.&lt;/author&gt;&lt;/authors&gt;&lt;/contributors&gt;&lt;auth-address&gt;R.J. Hacker, Oregon Neurosurgery Specialists, Eugene 97401, USA.&lt;/auth-address&gt;&lt;titles&gt;&lt;title&gt;Cervical disc arthroplasty: a controlled randomized prospective study with intermediate follow-up results. Invited submission from the joint section meeting on disorders of the spine and peripheral nerves, March 2005&lt;/title&gt;&lt;/titles&gt;&lt;pages&gt;424-428&lt;/pages&gt;&lt;volume&gt;3&lt;/volume&gt;&lt;number&gt;(Hacker) Oregon Neurosurgery Specialists, Eugene 97401, USA.&lt;/number&gt;&lt;edition&gt;6&lt;/edition&gt;&lt;keywords&gt;&lt;keyword&gt;*arthroplasty&lt;/keyword&gt;&lt;keyword&gt;article&lt;/keyword&gt;&lt;keyword&gt;cervical spine/su [Surgery]&lt;/keyword&gt;&lt;keyword&gt;clinical trial&lt;/keyword&gt;&lt;keyword&gt;comparative study&lt;/keyword&gt;&lt;keyword&gt;controlled clinical trial&lt;/keyword&gt;&lt;keyword&gt;controlled study&lt;/keyword&gt;&lt;keyword&gt;follow up&lt;/keyword&gt;&lt;keyword&gt;human&lt;/keyword&gt;&lt;keyword&gt;methodology&lt;/keyword&gt;&lt;keyword&gt;multicenter study&lt;/keyword&gt;&lt;keyword&gt;pathology&lt;/keyword&gt;&lt;keyword&gt;*radiculopathy/su [Surgery]&lt;/keyword&gt;&lt;keyword&gt;randomized controlled trial&lt;/keyword&gt;&lt;keyword&gt;sample size&lt;/keyword&gt;&lt;keyword&gt;*spinal cord disease/su [Surgery]&lt;/keyword&gt;&lt;keyword&gt;*spine fusion&lt;/keyword&gt;&lt;keyword&gt;treatment outcome&lt;/keyword&gt;&lt;/keywords&gt;&lt;dates&gt;&lt;year&gt;2005&lt;/year&gt;&lt;/dates&gt;&lt;pub-location&gt;United States&lt;/pub-location&gt;&lt;isbn&gt;1547-5654&lt;/isbn&gt;&lt;urls&gt;&lt;related-urls&gt;&lt;url&gt;http://ovidsp.ovid.com/ovidweb.cgi?T=JS&amp;amp;PAGE=reference&amp;amp;D=emed7&amp;amp;NEWS=N&amp;amp;AN=16381203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39" w:tooltip="Hacker, 2005 #381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39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eurosurg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: 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9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Heller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IZWxsZXI8L0F1dGhvcj48WWVhcj4yMDA5PC9ZZWFyPjxS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IZWxsZXI8L0F1dGhvcj48WWVhcj4yMDA5PC9ZZWFyPjxS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8" w:tooltip="Heller, 2009 #338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8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eng-Fei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Peng-Fei&lt;/Author&gt;&lt;Year&gt;2008&lt;/Year&gt;&lt;RecNum&gt;393&lt;/RecNum&gt;&lt;DisplayText&gt;[40]&lt;/DisplayText&gt;&lt;record&gt;&lt;rec-number&gt;393&lt;/rec-number&gt;&lt;foreign-keys&gt;&lt;key app="EN" db-id="fvstttfrfssaxberr24xarzmxwawvfzprtt5"&gt;393&lt;/key&gt;&lt;/foreign-keys&gt;&lt;ref-type name="Journal Article"&gt;17&lt;/ref-type&gt;&lt;contributors&gt;&lt;authors&gt;&lt;author&gt;Peng-Fei, Sun&lt;/author&gt;&lt;author&gt;Yu-Hua, Jia&lt;/author&gt;&lt;/authors&gt;&lt;/contributors&gt;&lt;titles&gt;&lt;title&gt;Cervical disc prosthesis replacement and interbody fusion: a comparative study&lt;/title&gt;&lt;/titles&gt;&lt;pages&gt;103-6&lt;/pages&gt;&lt;volume&gt;32&lt;/volume&gt;&lt;number&gt;grf, 7705431&lt;/number&gt;&lt;edition&gt;1&lt;/edition&gt;&lt;keywords&gt;&lt;keyword&gt;Adult&lt;/keyword&gt;&lt;keyword&gt;Cervical Vertebrae/ra [Radiography]&lt;/keyword&gt;&lt;keyword&gt;*Cervical Vertebrae/su [Surgery]&lt;/keyword&gt;&lt;keyword&gt;Female&lt;/keyword&gt;&lt;keyword&gt;Humans&lt;/keyword&gt;&lt;keyword&gt;Intervertebral Disc/su [Surgery]&lt;/keyword&gt;&lt;keyword&gt;Intervertebral Disc Displacement/pp [Physiopathology]&lt;/keyword&gt;&lt;keyword&gt;*Intervertebral Disc Displacement/su [Surgery]&lt;/keyword&gt;&lt;keyword&gt;Male&lt;/keyword&gt;&lt;keyword&gt;Middle Aged&lt;/keyword&gt;&lt;keyword&gt;Postoperative Period&lt;/keyword&gt;&lt;keyword&gt;*Prosthesis Implantation/mt [Methods]&lt;/keyword&gt;&lt;keyword&gt;*Range of Motion, Articular&lt;/keyword&gt;&lt;keyword&gt;*Spinal Fusion&lt;/keyword&gt;&lt;keyword&gt;Treatment Outcome&lt;/keyword&gt;&lt;/keywords&gt;&lt;dates&gt;&lt;year&gt;2008&lt;/year&gt;&lt;/dates&gt;&lt;pub-location&gt;Germany&lt;/pub-location&gt;&lt;publisher&gt;Department of Orthopedics, Qilu Hospital of Shandong University, Jinan, China. spf1205@126.com&lt;/publisher&gt;&lt;isbn&gt;0341-2695&lt;/isbn&gt;&lt;urls&gt;&lt;related-urls&gt;&lt;url&gt;http://ovidsp.ovid.com/ovidweb.cgi?T=JS&amp;amp;PAGE=reference&amp;amp;D=medl&amp;amp;NEWS=N&amp;amp;AN=17180356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0" w:tooltip="Peng-Fei, 2008 #393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0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International Orthopaedics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on-consecutive patients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asso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0MDM8L1JlY051bT48RGlzcGxheVRleHQ+WzQxXTwvRGlzcGxheVRleHQ+PHJlY29yZD48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0MDM8L1JlY051bT48RGlzcGxheVRleHQ+WzQxXTwvRGlzcGxheVRleHQ+PHJlY29yZD48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1" w:tooltip="Sasso, 2011 #403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1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asso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Dg8L1llYXI+PFJl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Dg8L1llYXI+PFJl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2" w:tooltip="Sasso, 2008 #39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2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Spinal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Disord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Tech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7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asso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Dc8L1llYXI+PFJl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Dc8L1llYXI+PFJl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3" w:tooltip="Sasso, 2007 #398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3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Spinal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Disord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Tech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7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asso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Dc8L1llYXI+PFJl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Dc8L1llYXI+PFJl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4" w:tooltip="Sasso, 2007 #399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4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9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Xu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YdTwvQXV0aG9yPjxZZWFyPjIwMDk8L1llYXI+PFJlY051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YdTwvQXV0aG9yPjxZZWFyPjIwMDk8L1llYXI+PFJlY051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5" w:tooltip="Xu, 2009 #402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on-consecutive patients.  NDI and SF-36 collected but not reported.  Authors were contacted but did not reply.</w:t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Kineflex</w:t>
            </w:r>
            <w:proofErr w:type="spellEnd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-C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Guyer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Guyer&lt;/Author&gt;&lt;Year&gt;2008&lt;/Year&gt;&lt;RecNum&gt;404&lt;/RecNum&gt;&lt;DisplayText&gt;[46]&lt;/DisplayText&gt;&lt;record&gt;&lt;rec-number&gt;404&lt;/rec-number&gt;&lt;foreign-keys&gt;&lt;key app="EN" db-id="fvstttfrfssaxberr24xarzmxwawvfzprtt5"&gt;404&lt;/key&gt;&lt;/foreign-keys&gt;&lt;ref-type name="Journal Article"&gt;17&lt;/ref-type&gt;&lt;contributors&gt;&lt;authors&gt;&lt;author&gt;Guyer, R.&lt;/author&gt;&lt;author&gt;Lauryssen, C.&lt;/author&gt;&lt;author&gt;Blementhal, S.&lt;/author&gt;&lt;/authors&gt;&lt;/contributors&gt;&lt;titles&gt;&lt;title&gt;A prospective randomized comparison of cervical total disc replacement to anterior cervical fusion&lt;/title&gt;&lt;secondary-title&gt;Abstractbook Spineweek Geneva&lt;/secondary-title&gt;&lt;/titles&gt;&lt;periodical&gt;&lt;full-title&gt;Abstractbook Spineweek Geneva&lt;/full-title&gt;&lt;/periodical&gt;&lt;pages&gt;45-46.&lt;/pages&gt;&lt;volume&gt;C73&lt;/volume&gt;&lt;dates&gt;&lt;year&gt;2008&lt;/year&gt;&lt;/dates&gt;&lt;urls&gt;&lt;/url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6" w:tooltip="Guyer, 2008 #404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6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week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2008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Db3JpYzwvQXV0aG9yPjxZZWFyPjIwMTE8L1llYXI+PFJl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Db3JpYzwvQXV0aG9yPjxZZWFyPjIwMTE8L1llYXI+PFJl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6" w:tooltip="Coric, 2011 #331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6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Mobi</w:t>
            </w:r>
            <w:proofErr w:type="spellEnd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-C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Davis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YXZpczwvQXV0aG9yPjxZZWFyPjIwMTE8L1llYXI+PFJl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YXZpczwvQXV0aG9yPjxZZWFyPjIwMTE8L1llYXI+PFJl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7" w:tooltip="Davis, 2011 #378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7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ASS 2011 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No single level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arthroplasty</w:t>
            </w:r>
            <w:proofErr w:type="spellEnd"/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Hisey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Hisey&lt;/Author&gt;&lt;Year&gt;2011&lt;/Year&gt;&lt;RecNum&gt;407&lt;/RecNum&gt;&lt;DisplayText&gt;[48]&lt;/DisplayText&gt;&lt;record&gt;&lt;rec-number&gt;407&lt;/rec-number&gt;&lt;foreign-keys&gt;&lt;key app="EN" db-id="fvstttfrfssaxberr24xarzmxwawvfzprtt5"&gt;407&lt;/key&gt;&lt;/foreign-keys&gt;&lt;ref-type name="Journal Article"&gt;17&lt;/ref-type&gt;&lt;contributors&gt;&lt;authors&gt;&lt;author&gt;Hisey, M.S.&lt;/author&gt;&lt;author&gt;Bae, H.W.&lt;/author&gt;&lt;author&gt;Davis, R.&lt;/author&gt;&lt;author&gt;Gaede, S.&lt;/author&gt;&lt;author&gt;Hoffman, G.&lt;/author&gt;&lt;author&gt;Kim, K.&lt;/author&gt;&lt;author&gt;Nunley, P.D.&lt;/author&gt;&lt;author&gt;Peterson, D.&lt;/author&gt;&lt;author&gt;Rashbaum, R.F.&lt;/author&gt;&lt;author&gt;Stokes, J.&lt;/author&gt;&lt;/authors&gt;&lt;/contributors&gt;&lt;titles&gt;&lt;title&gt;Reduction in the incidence of adjacent segment degeneration at 2 years: results of a multicenter, prospective, randomized, controlled trial comparing Mobi C cervical artificial disc to anterior cervical discectomy and fusion&lt;/title&gt;&lt;secondary-title&gt;Eurospine 2011&lt;/secondary-title&gt;&lt;/titles&gt;&lt;periodical&gt;&lt;full-title&gt;Eurospine 2011&lt;/full-title&gt;&lt;/periodical&gt;&lt;dates&gt;&lt;year&gt;2011&lt;/year&gt;&lt;/dates&gt;&lt;urls&gt;&lt;/url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8" w:tooltip="Hisey, 2011 #407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8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Eurospine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2011 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uld not contact authors.  Only abstract available.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unley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OdW5sZXk8L0F1dGhvcj48WWVhcj4yMDExPC9ZZWFyPjxS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OdW5sZXk8L0F1dGhvcj48WWVhcj4yMDExPC9ZZWFyPjxS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49" w:tooltip="Nunley, 2011 #391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9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ASS 2011 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ntacted author but no reply received.  Only abstract available.</w:t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PCM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rk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QYXJrPC9BdXRob3I+PFllYXI+MjAxMTwvWWVhcj48UmVj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QYXJrPC9BdXRob3I+PFllYXI+MjAxMTwvWWVhcj48UmVj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0" w:tooltip="Park, 2011 #392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0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o patient important outcomes reported.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Howell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Ib3dlbGw8L0F1dGhvcj48WWVhcj4yMDExPC9ZZWFyPjxS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Ib3dlbGw8L0F1dGhvcj48WWVhcj4yMDExPC9ZZWFyPjxS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1" w:tooltip="Howell, 2011 #383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1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ASS 2011 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McAfee&lt;/Author&gt;&lt;Year&gt;2011&lt;/Year&gt;&lt;RecNum&gt;425&lt;/RecNum&gt;&lt;DisplayText&gt;[21]&lt;/DisplayText&gt;&lt;record&gt;&lt;rec-number&gt;425&lt;/rec-number&gt;&lt;foreign-keys&gt;&lt;key app="EN" db-id="fvstttfrfssaxberr24xarzmxwawvfzprtt5"&gt;425&lt;/key&gt;&lt;/foreign-keys&gt;&lt;ref-type name="Journal Article"&gt;17&lt;/ref-type&gt;&lt;contributors&gt;&lt;authors&gt;&lt;author&gt;McAfee, P. C.&lt;/author&gt;&lt;author&gt;Reah, C.&lt;/author&gt;&lt;author&gt;Gilder, K.&lt;/author&gt;&lt;author&gt;Eisermann, L.&lt;/author&gt;&lt;author&gt;Cunningham, B.&lt;/author&gt;&lt;/authors&gt;&lt;/contributors&gt;&lt;auth-address&gt;*Spine and Scoliosis Center, St. Joseph&amp;apos;s Hospital, Baltimore, Maryland +NuVasive, Inc., 7474 Lusk Boulevard, San Diego, California.&lt;/auth-address&gt;&lt;titles&gt;&lt;title&gt;A Meta-Analysis of Comparative Outcomes Following Cervical Arthroplasty or Anterior Cervical Fusion: Results from Four Prospective Multi-center Randomized Clinical Trials and up to 1226 Patients&lt;/title&gt;&lt;secondary-title&gt;Spine (Phila Pa 1976)&lt;/secondary-title&gt;&lt;alt-title&gt;Spine&lt;/alt-title&gt;&lt;/titles&gt;&lt;periodical&gt;&lt;full-title&gt;Spine (Phila Pa 1976)&lt;/full-title&gt;&lt;abbr-1&gt;Spine&lt;/abbr-1&gt;&lt;/periodical&gt;&lt;alt-periodical&gt;&lt;full-title&gt;Spine (Phila Pa 1976)&lt;/full-title&gt;&lt;abbr-1&gt;Spine&lt;/abbr-1&gt;&lt;/alt-periodical&gt;&lt;edition&gt;2011/11/01&lt;/edition&gt;&lt;dates&gt;&lt;year&gt;2011&lt;/year&gt;&lt;pub-dates&gt;&lt;date&gt;Oct 27&lt;/date&gt;&lt;/pub-dates&gt;&lt;/dates&gt;&lt;isbn&gt;1528-1159 (Electronic)&amp;#xD;0362-2436 (Linking)&lt;/isbn&gt;&lt;accession-num&gt;22037535&lt;/accession-num&gt;&lt;urls&gt;&lt;related-urls&gt;&lt;url&gt;http://www.ncbi.nlm.nih.gov/pubmed/22037535&lt;/url&gt;&lt;/related-urls&gt;&lt;/urls&gt;&lt;electronic-resource-num&gt;10.1097/BRS.0b013e31823da169&lt;/electronic-resource-num&gt;&lt;language&gt;Eng&lt;/language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1" w:tooltip="McAfee, 2011 #425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1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Prestige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7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Mummaneni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NdW1tYW5lbmk8L0F1dGhvcj48WWVhcj4yMDA3PC9ZZWFy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NdW1tYW5lbmk8L0F1dGhvcj48WWVhcj4yMDA3PC9ZZWFy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9" w:tooltip="Mummaneni, 2007 #332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9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eurosurg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: 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Burkus&lt;/Author&gt;&lt;Year&gt;2010&lt;/Year&gt;&lt;RecNum&gt;374&lt;/RecNum&gt;&lt;DisplayText&gt;[23]&lt;/DisplayText&gt;&lt;record&gt;&lt;rec-number&gt;374&lt;/rec-number&gt;&lt;foreign-keys&gt;&lt;key app="EN" db-id="fvstttfrfssaxberr24xarzmxwawvfzprtt5"&gt;374&lt;/key&gt;&lt;/foreign-keys&gt;&lt;ref-type name="Journal Article"&gt;17&lt;/ref-type&gt;&lt;contributors&gt;&lt;authors&gt;&lt;author&gt;Burkus, J. Kenneth&lt;/author&gt;&lt;author&gt;Haid, Regis W.&lt;/author&gt;&lt;author&gt;Traynelis, Vincent C.&lt;/author&gt;&lt;author&gt;Mummaneni, Praveen V.&lt;/author&gt;&lt;/authors&gt;&lt;/contributors&gt;&lt;titles&gt;&lt;title&gt;Long-term clinical and radiographic outcomes of cervical disc replacement with the Prestige disc: results from a prospective randomized controlled clinical trial&lt;/title&gt;&lt;/titles&gt;&lt;pages&gt;308-18&lt;/pages&gt;&lt;volume&gt;13&lt;/volume&gt;&lt;number&gt;101223545&lt;/number&gt;&lt;edition&gt;3&lt;/edition&gt;&lt;keywords&gt;&lt;keyword&gt;Adult&lt;/keyword&gt;&lt;keyword&gt;Aged&lt;/keyword&gt;&lt;keyword&gt;Arm&lt;/keyword&gt;&lt;keyword&gt;*Cervical Vertebrae/ra [Radiography]&lt;/keyword&gt;&lt;keyword&gt;*Cervical Vertebrae/su [Surgery]&lt;/keyword&gt;&lt;keyword&gt;Disability Evaluation&lt;/keyword&gt;&lt;keyword&gt;*Diskectomy&lt;/keyword&gt;&lt;keyword&gt;Female&lt;/keyword&gt;&lt;keyword&gt;Follow-Up Studies&lt;/keyword&gt;&lt;keyword&gt;Humans&lt;/keyword&gt;&lt;keyword&gt;Intervertebral Disc/ra [Radiography]&lt;/keyword&gt;&lt;keyword&gt;*Intervertebral Disc/su [Surgery]&lt;/keyword&gt;&lt;keyword&gt;Male&lt;/keyword&gt;&lt;keyword&gt;Middle Aged&lt;/keyword&gt;&lt;keyword&gt;Neck Pain/ra [Radiography]&lt;/keyword&gt;&lt;keyword&gt;Neck Pain/su [Surgery]&lt;/keyword&gt;&lt;keyword&gt;Pain&lt;/keyword&gt;&lt;keyword&gt;Prospective Studies&lt;/keyword&gt;&lt;keyword&gt;*Prostheses and Implants&lt;/keyword&gt;&lt;keyword&gt;Time Factors&lt;/keyword&gt;&lt;keyword&gt;Treatment Outcome&lt;/keyword&gt;&lt;/keywords&gt;&lt;dates&gt;&lt;year&gt;2010&lt;/year&gt;&lt;/dates&gt;&lt;pub-location&gt;United States&lt;/pub-location&gt;&lt;publisher&gt;Spine Service, Wilderness Spine Services, The Hughston Clinic, Columbus, Georgia, USA.&lt;/publisher&gt;&lt;isbn&gt;1547-5646&lt;/isbn&gt;&lt;urls&gt;&lt;related-urls&gt;&lt;url&gt;http://ovidsp.ovid.com/ovidweb.cgi?T=JS&amp;amp;PAGE=reference&amp;amp;D=medl&amp;amp;NEWS=N&amp;amp;AN=20809722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3" w:tooltip="Burkus, 2010 #374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3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4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orchet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Porchet&lt;/Author&gt;&lt;Year&gt;2004&lt;/Year&gt;&lt;RecNum&gt;394&lt;/RecNum&gt;&lt;DisplayText&gt;[52]&lt;/DisplayText&gt;&lt;record&gt;&lt;rec-number&gt;394&lt;/rec-number&gt;&lt;foreign-keys&gt;&lt;key app="EN" db-id="fvstttfrfssaxberr24xarzmxwawvfzprtt5"&gt;394&lt;/key&gt;&lt;/foreign-keys&gt;&lt;ref-type name="Journal Article"&gt;17&lt;/ref-type&gt;&lt;contributors&gt;&lt;authors&gt;&lt;author&gt;Porchet, F.&lt;/author&gt;&lt;author&gt;Metcalf, N. H.&lt;/author&gt;&lt;/authors&gt;&lt;/contributors&gt;&lt;auth-address&gt;F. Porchet, Department of Neurosurgery, Schulthess Klinik, Zurich, Switzerland.&lt;/auth-address&gt;&lt;titles&gt;&lt;title&gt;Clinical outcomes with the Prestige II cervical disc: preliminary results from a prospective randomized clinical trial&lt;/title&gt;&lt;/titles&gt;&lt;pages&gt;E6&lt;/pages&gt;&lt;volume&gt;17&lt;/volume&gt;&lt;number&gt;(Porchet, Metcalf) Department of Neurosurgery, Schulthess Klinik, Zurich, Switzerland.&lt;/number&gt;&lt;edition&gt;3&lt;/edition&gt;&lt;keywords&gt;&lt;keyword&gt;adult&lt;/keyword&gt;&lt;keyword&gt;article&lt;/keyword&gt;&lt;keyword&gt;biomechanics&lt;/keyword&gt;&lt;keyword&gt;*cervical spine/su [Surgery]&lt;/keyword&gt;&lt;keyword&gt;clinical trial&lt;/keyword&gt;&lt;keyword&gt;comparative study&lt;/keyword&gt;&lt;keyword&gt;controlled clinical trial&lt;/keyword&gt;&lt;keyword&gt;controlled study&lt;/keyword&gt;&lt;keyword&gt;female&lt;/keyword&gt;&lt;keyword&gt;follow up&lt;/keyword&gt;&lt;keyword&gt;human&lt;/keyword&gt;&lt;keyword&gt;instrumentation&lt;/keyword&gt;&lt;keyword&gt;*intervertebral disk/su [Surgery]&lt;/keyword&gt;&lt;keyword&gt;male&lt;/keyword&gt;&lt;keyword&gt;middle aged&lt;/keyword&gt;&lt;keyword&gt;multicenter study&lt;/keyword&gt;&lt;keyword&gt;pathology&lt;/keyword&gt;&lt;keyword&gt;prospective study&lt;/keyword&gt;&lt;keyword&gt;*prostheses and orthoses&lt;/keyword&gt;&lt;keyword&gt;randomized controlled trial&lt;/keyword&gt;&lt;keyword&gt;*spine disease/su [Surgery]&lt;/keyword&gt;&lt;keyword&gt;treatment outcome&lt;/keyword&gt;&lt;/keywords&gt;&lt;dates&gt;&lt;year&gt;2004&lt;/year&gt;&lt;/dates&gt;&lt;pub-location&gt;United States&lt;/pub-location&gt;&lt;urls&gt;&lt;related-urls&gt;&lt;url&gt;http://ovidsp.ovid.com/ovidweb.cgi?T=JS&amp;amp;PAGE=reference&amp;amp;D=emed6&amp;amp;NEWS=N&amp;amp;AN=15636562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2" w:tooltip="Porchet, 2004 #394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2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eurosurg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Focus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Burkus&lt;/Author&gt;&lt;Year&gt;2010&lt;/Year&gt;&lt;RecNum&gt;374&lt;/RecNum&gt;&lt;DisplayText&gt;[23]&lt;/DisplayText&gt;&lt;record&gt;&lt;rec-number&gt;374&lt;/rec-number&gt;&lt;foreign-keys&gt;&lt;key app="EN" db-id="fvstttfrfssaxberr24xarzmxwawvfzprtt5"&gt;374&lt;/key&gt;&lt;/foreign-keys&gt;&lt;ref-type name="Journal Article"&gt;17&lt;/ref-type&gt;&lt;contributors&gt;&lt;authors&gt;&lt;author&gt;Burkus, J. Kenneth&lt;/author&gt;&lt;author&gt;Haid, Regis W.&lt;/author&gt;&lt;author&gt;Traynelis, Vincent C.&lt;/author&gt;&lt;author&gt;Mummaneni, Praveen V.&lt;/author&gt;&lt;/authors&gt;&lt;/contributors&gt;&lt;titles&gt;&lt;title&gt;Long-term clinical and radiographic outcomes of cervical disc replacement with the Prestige disc: results from a prospective randomized controlled clinical trial&lt;/title&gt;&lt;/titles&gt;&lt;pages&gt;308-18&lt;/pages&gt;&lt;volume&gt;13&lt;/volume&gt;&lt;number&gt;101223545&lt;/number&gt;&lt;edition&gt;3&lt;/edition&gt;&lt;keywords&gt;&lt;keyword&gt;Adult&lt;/keyword&gt;&lt;keyword&gt;Aged&lt;/keyword&gt;&lt;keyword&gt;Arm&lt;/keyword&gt;&lt;keyword&gt;*Cervical Vertebrae/ra [Radiography]&lt;/keyword&gt;&lt;keyword&gt;*Cervical Vertebrae/su [Surgery]&lt;/keyword&gt;&lt;keyword&gt;Disability Evaluation&lt;/keyword&gt;&lt;keyword&gt;*Diskectomy&lt;/keyword&gt;&lt;keyword&gt;Female&lt;/keyword&gt;&lt;keyword&gt;Follow-Up Studies&lt;/keyword&gt;&lt;keyword&gt;Humans&lt;/keyword&gt;&lt;keyword&gt;Intervertebral Disc/ra [Radiography]&lt;/keyword&gt;&lt;keyword&gt;*Intervertebral Disc/su [Surgery]&lt;/keyword&gt;&lt;keyword&gt;Male&lt;/keyword&gt;&lt;keyword&gt;Middle Aged&lt;/keyword&gt;&lt;keyword&gt;Neck Pain/ra [Radiography]&lt;/keyword&gt;&lt;keyword&gt;Neck Pain/su [Surgery]&lt;/keyword&gt;&lt;keyword&gt;Pain&lt;/keyword&gt;&lt;keyword&gt;Prospective Studies&lt;/keyword&gt;&lt;keyword&gt;*Prostheses and Implants&lt;/keyword&gt;&lt;keyword&gt;Time Factors&lt;/keyword&gt;&lt;keyword&gt;Treatment Outcome&lt;/keyword&gt;&lt;/keywords&gt;&lt;dates&gt;&lt;year&gt;2010&lt;/year&gt;&lt;/dates&gt;&lt;pub-location&gt;United States&lt;/pub-location&gt;&lt;publisher&gt;Spine Service, Wilderness Spine Services, The Hughston Clinic, Columbus, Georgia, USA.&lt;/publisher&gt;&lt;isbn&gt;1547-5646&lt;/isbn&gt;&lt;urls&gt;&lt;related-urls&gt;&lt;url&gt;http://ovidsp.ovid.com/ovidweb.cgi?T=JS&amp;amp;PAGE=reference&amp;amp;D=medl&amp;amp;NEWS=N&amp;amp;AN=20809722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3" w:tooltip="Burkus, 2010 #374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3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Riina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SaWluYTwvQXV0aG9yPjxZZWFyPjIwMDg8L1llYXI+PFJl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SaWluYTwvQXV0aG9yPjxZZWFyPjIwMDg8L1llYXI+PFJl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3" w:tooltip="Riina, 2008 #395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3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Am J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Orthop</w:t>
            </w:r>
            <w:proofErr w:type="spellEnd"/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Burkus&lt;/Author&gt;&lt;Year&gt;2010&lt;/Year&gt;&lt;RecNum&gt;374&lt;/RecNum&gt;&lt;DisplayText&gt;[23]&lt;/DisplayText&gt;&lt;record&gt;&lt;rec-number&gt;374&lt;/rec-number&gt;&lt;foreign-keys&gt;&lt;key app="EN" db-id="fvstttfrfssaxberr24xarzmxwawvfzprtt5"&gt;374&lt;/key&gt;&lt;/foreign-keys&gt;&lt;ref-type name="Journal Article"&gt;17&lt;/ref-type&gt;&lt;contributors&gt;&lt;authors&gt;&lt;author&gt;Burkus, J. Kenneth&lt;/author&gt;&lt;author&gt;Haid, Regis W.&lt;/author&gt;&lt;author&gt;Traynelis, Vincent C.&lt;/author&gt;&lt;author&gt;Mummaneni, Praveen V.&lt;/author&gt;&lt;/authors&gt;&lt;/contributors&gt;&lt;titles&gt;&lt;title&gt;Long-term clinical and radiographic outcomes of cervical disc replacement with the Prestige disc: results from a prospective randomized controlled clinical trial&lt;/title&gt;&lt;/titles&gt;&lt;pages&gt;308-18&lt;/pages&gt;&lt;volume&gt;13&lt;/volume&gt;&lt;number&gt;101223545&lt;/number&gt;&lt;edition&gt;3&lt;/edition&gt;&lt;keywords&gt;&lt;keyword&gt;Adult&lt;/keyword&gt;&lt;keyword&gt;Aged&lt;/keyword&gt;&lt;keyword&gt;Arm&lt;/keyword&gt;&lt;keyword&gt;*Cervical Vertebrae/ra [Radiography]&lt;/keyword&gt;&lt;keyword&gt;*Cervical Vertebrae/su [Surgery]&lt;/keyword&gt;&lt;keyword&gt;Disability Evaluation&lt;/keyword&gt;&lt;keyword&gt;*Diskectomy&lt;/keyword&gt;&lt;keyword&gt;Female&lt;/keyword&gt;&lt;keyword&gt;Follow-Up Studies&lt;/keyword&gt;&lt;keyword&gt;Humans&lt;/keyword&gt;&lt;keyword&gt;Intervertebral Disc/ra [Radiography]&lt;/keyword&gt;&lt;keyword&gt;*Intervertebral Disc/su [Surgery]&lt;/keyword&gt;&lt;keyword&gt;Male&lt;/keyword&gt;&lt;keyword&gt;Middle Aged&lt;/keyword&gt;&lt;keyword&gt;Neck Pain/ra [Radiography]&lt;/keyword&gt;&lt;keyword&gt;Neck Pain/su [Surgery]&lt;/keyword&gt;&lt;keyword&gt;Pain&lt;/keyword&gt;&lt;keyword&gt;Prospective Studies&lt;/keyword&gt;&lt;keyword&gt;*Prostheses and Implants&lt;/keyword&gt;&lt;keyword&gt;Time Factors&lt;/keyword&gt;&lt;keyword&gt;Treatment Outcome&lt;/keyword&gt;&lt;/keywords&gt;&lt;dates&gt;&lt;year&gt;2010&lt;/year&gt;&lt;/dates&gt;&lt;pub-location&gt;United States&lt;/pub-location&gt;&lt;publisher&gt;Spine Service, Wilderness Spine Services, The Hughston Clinic, Columbus, Georgia, USA.&lt;/publisher&gt;&lt;isbn&gt;1547-5646&lt;/isbn&gt;&lt;urls&gt;&lt;related-urls&gt;&lt;url&gt;http://ovidsp.ovid.com/ovidweb.cgi?T=JS&amp;amp;PAGE=reference&amp;amp;D=medl&amp;amp;NEWS=N&amp;amp;AN=20809722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3" w:tooltip="Burkus, 2010 #374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3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Pro-Disc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9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Anakwenze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bmFrd2VuemU8L0F1dGhvcj48WWVhcj4yMDA5PC9ZZWFy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bmFrd2VuemU8L0F1dGhvcj48WWVhcj4yMDA5PC9ZZWFy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4" w:tooltip="Anakwenze, 2009 #371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4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5" w:tooltip="Delamarter, 2010 #379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Auerbach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dWVyYmFjaDwvQXV0aG9yPjxZZWFyPjIwMTE8L1llYXI+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dWVyYmFjaDwvQXV0aG9yPjxZZWFyPjIwMTE8L1llYXI+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5" w:tooltip="Auerbach, 2011 #373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5" w:tooltip="Delamarter, 2010 #379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9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Murrey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NdXJyZXk8L0F1dGhvcj48WWVhcj4yMDA5PC9ZZWFyPjxS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NdXJyZXk8L0F1dGhvcj48WWVhcj4yMDA5PC9ZZWFyPjxS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7" w:tooltip="Murrey, 2009 #333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7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The Spine Journal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25" w:tooltip="Delamarter, 2010 #379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25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7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abhan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OYWJoYW48L0F1dGhvcj48WWVhcj4yMDA3PC9ZZWFyPjxS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OYWJoYW48L0F1dGhvcj48WWVhcj4yMDA3PC9ZZWFyPjxS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6" w:tooltip="Nabhan, 2007 #388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6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Eur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Spine J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Nabhan&lt;/Author&gt;&lt;Year&gt;2007&lt;/Year&gt;&lt;RecNum&gt;2905&lt;/RecNum&gt;&lt;DisplayText&gt;[57]&lt;/DisplayText&gt;&lt;record&gt;&lt;rec-number&gt;2905&lt;/rec-number&gt;&lt;foreign-keys&gt;&lt;key app="EN" db-id="wfrfewtro2dtxhepw9g5vr0pswvfazs5fvdx"&gt;2905&lt;/key&gt;&lt;/foreign-keys&gt;&lt;ref-type name="Journal Article"&gt;17&lt;/ref-type&gt;&lt;contributors&gt;&lt;authors&gt;&lt;author&gt;Nabhan, A.&lt;/author&gt;&lt;author&gt;Steudel, W. I.&lt;/author&gt;&lt;author&gt;Nabhan, A.&lt;/author&gt;&lt;author&gt;Pape, D.&lt;/author&gt;&lt;author&gt;Ishak, B.&lt;/author&gt;&lt;/authors&gt;&lt;/contributors&gt;&lt;titles&gt;&lt;title&gt;Segmental kinematics and adjacent level degeneration following disc replacement versus fusion: RCT with three years of follow-up.&lt;/title&gt;&lt;secondary-title&gt;Journal of long-term effects of medical implants&lt;/secondary-title&gt;&lt;/titles&gt;&lt;periodical&gt;&lt;full-title&gt;Journal of long-term effects of medical implants&lt;/full-title&gt;&lt;/periodical&gt;&lt;pages&gt;229-236&lt;/pages&gt;&lt;volume&gt;17&lt;/volume&gt;&lt;number&gt;3&lt;/number&gt;&lt;dates&gt;&lt;year&gt;2007&lt;/year&gt;&lt;/dates&gt;&lt;urls&gt;&lt;/url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7" w:tooltip="Nabhan, 2007 #2905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7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7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abhan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Nabhan&lt;/Author&gt;&lt;Year&gt;2007&lt;/Year&gt;&lt;RecNum&gt;389&lt;/RecNum&gt;&lt;DisplayText&gt;[58]&lt;/DisplayText&gt;&lt;record&gt;&lt;rec-number&gt;389&lt;/rec-number&gt;&lt;foreign-keys&gt;&lt;key app="EN" db-id="fvstttfrfssaxberr24xarzmxwawvfzprtt5"&gt;389&lt;/key&gt;&lt;/foreign-keys&gt;&lt;ref-type name="Journal Article"&gt;17&lt;/ref-type&gt;&lt;contributors&gt;&lt;authors&gt;&lt;author&gt;Nabhan, A.&lt;/author&gt;&lt;author&gt;Ahlhelm, F.&lt;/author&gt;&lt;author&gt;Shariat, K.&lt;/author&gt;&lt;author&gt;Pitzen, T.&lt;/author&gt;&lt;author&gt;Steimer, O.&lt;/author&gt;&lt;author&gt;Steudel, W. I.&lt;/author&gt;&lt;author&gt;Pape, D.&lt;/author&gt;&lt;/authors&gt;&lt;/contributors&gt;&lt;auth-address&gt;A. Nabhan, Department of Neurosurgery, University of Saarland, Homburg, Germany.&lt;/auth-address&gt;&lt;titles&gt;&lt;title&gt;The ProDisc-C prosthesis: clinical and radiological experience 1 year after surgery&lt;/title&gt;&lt;/titles&gt;&lt;pages&gt;1935-1941&lt;/pages&gt;&lt;volume&gt;32&lt;/volume&gt;&lt;number&gt;(Nabhan, Ahlhelm, Shariat, Pitzen, Steimer, Steudel, Pape) Department of Neurosurgery, University of Saarland, Homburg, Germany.&lt;/number&gt;&lt;edition&gt;18&lt;/edition&gt;&lt;keywords&gt;&lt;keyword&gt;adult&lt;/keyword&gt;&lt;keyword&gt;article&lt;/keyword&gt;&lt;keyword&gt;*cervical spine/su [Surgery]&lt;/keyword&gt;&lt;keyword&gt;clinical trial&lt;/keyword&gt;&lt;keyword&gt;comparative study&lt;/keyword&gt;&lt;keyword&gt;controlled clinical trial&lt;/keyword&gt;&lt;keyword&gt;controlled study&lt;/keyword&gt;&lt;keyword&gt;female&lt;/keyword&gt;&lt;keyword&gt;follow up&lt;/keyword&gt;&lt;keyword&gt;human&lt;/keyword&gt;&lt;keyword&gt;*implantation&lt;/keyword&gt;&lt;keyword&gt;intervertebral disk/su [Surgery]&lt;/keyword&gt;&lt;keyword&gt;intervertebral disk hernia/su [Surgery]&lt;/keyword&gt;&lt;keyword&gt;intervertebral diskectomy&lt;/keyword&gt;&lt;keyword&gt;male&lt;/keyword&gt;&lt;keyword&gt;middle aged&lt;/keyword&gt;&lt;keyword&gt;prospective study&lt;/keyword&gt;&lt;keyword&gt;radiography&lt;/keyword&gt;&lt;keyword&gt;randomized controlled trial&lt;/keyword&gt;&lt;/keywords&gt;&lt;dates&gt;&lt;year&gt;2007&lt;/year&gt;&lt;/dates&gt;&lt;pub-location&gt;United States&lt;/pub-location&gt;&lt;urls&gt;&lt;related-urls&gt;&lt;url&gt;http://ovidsp.ovid.com/ovidweb.cgi?T=JS&amp;amp;PAGE=reference&amp;amp;D=emed8&amp;amp;NEWS=N&amp;amp;AN=17700437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8" w:tooltip="Nabhan, 2007 #389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8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Nabhan&lt;/Author&gt;&lt;Year&gt;2007&lt;/Year&gt;&lt;RecNum&gt;2905&lt;/RecNum&gt;&lt;DisplayText&gt;[57]&lt;/DisplayText&gt;&lt;record&gt;&lt;rec-number&gt;2905&lt;/rec-number&gt;&lt;foreign-keys&gt;&lt;key app="EN" db-id="wfrfewtro2dtxhepw9g5vr0pswvfazs5fvdx"&gt;2905&lt;/key&gt;&lt;/foreign-keys&gt;&lt;ref-type name="Journal Article"&gt;17&lt;/ref-type&gt;&lt;contributors&gt;&lt;authors&gt;&lt;author&gt;Nabhan, A.&lt;/author&gt;&lt;author&gt;Steudel, W. I.&lt;/author&gt;&lt;author&gt;Nabhan, A.&lt;/author&gt;&lt;author&gt;Pape, D.&lt;/author&gt;&lt;author&gt;Ishak, B.&lt;/author&gt;&lt;/authors&gt;&lt;/contributors&gt;&lt;titles&gt;&lt;title&gt;Segmental kinematics and adjacent level degeneration following disc replacement versus fusion: RCT with three years of follow-up.&lt;/title&gt;&lt;secondary-title&gt;Journal of long-term effects of medical implants&lt;/secondary-title&gt;&lt;/titles&gt;&lt;periodical&gt;&lt;full-title&gt;Journal of long-term effects of medical implants&lt;/full-title&gt;&lt;/periodical&gt;&lt;pages&gt;229-236&lt;/pages&gt;&lt;volume&gt;17&lt;/volume&gt;&lt;number&gt;3&lt;/number&gt;&lt;dates&gt;&lt;year&gt;2007&lt;/year&gt;&lt;/dates&gt;&lt;urls&gt;&lt;/url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7" w:tooltip="Nabhan, 2007 #2905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7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SECURE-C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0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Marzluff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&lt;EndNote&gt;&lt;Cite&gt;&lt;Author&gt;Marzluff&lt;/Author&gt;&lt;Year&gt;2010&lt;/Year&gt;&lt;RecNum&gt;408&lt;/RecNum&gt;&lt;DisplayText&gt;[59]&lt;/DisplayText&gt;&lt;record&gt;&lt;rec-number&gt;408&lt;/rec-number&gt;&lt;foreign-keys&gt;&lt;key app="EN" db-id="fvstttfrfssaxberr24xarzmxwawvfzprtt5"&gt;408&lt;/key&gt;&lt;/foreign-keys&gt;&lt;ref-type name="Journal Article"&gt;17&lt;/ref-type&gt;&lt;contributors&gt;&lt;authors&gt;&lt;author&gt;Marzluff, J.&lt;/author&gt;&lt;author&gt;McConnell, J.&lt;/author&gt;&lt;author&gt;Tomaras, C.&lt;/author&gt;&lt;author&gt;Peppelman, W.&lt;/author&gt;&lt;author&gt;Volcan, I.&lt;/author&gt;&lt;author&gt;Baker, K.&lt;/author&gt;&lt;/authors&gt;&lt;/contributors&gt;&lt;titles&gt;&lt;title&gt;2-Year Multicenter Follow-up in a Prospective Randomized Clinical Trial: Comparison of a Cervical Artificial Disc to an ACDF Treatment&lt;/title&gt;&lt;secondary-title&gt;NASS Conference&lt;/secondary-title&gt;&lt;/titles&gt;&lt;periodical&gt;&lt;full-title&gt;NASS Conference&lt;/full-title&gt;&lt;/periodical&gt;&lt;dates&gt;&lt;year&gt;2010&lt;/year&gt;&lt;/dates&gt;&lt;urls&gt;&lt;/urls&gt;&lt;/record&gt;&lt;/Cite&gt;&lt;/EndNote&gt;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59" w:tooltip="Marzluff, 2010 #408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59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ASS 2010 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uld not contact authors.  Only abstract available.</w:t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 xml:space="preserve">Bryan, </w:t>
            </w:r>
            <w:proofErr w:type="spellStart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Kineflex</w:t>
            </w:r>
            <w:proofErr w:type="spellEnd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-C and Discover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0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ric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Db3JpYzwvQXV0aG9yPjxZZWFyPjIwMTA8L1llYXI+PFJl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Db3JpYzwvQXV0aG9yPjxZZWFyPjIwMTA8L1llYXI+PFJl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60" w:tooltip="Coric, 2010 #375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60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J </w:t>
            </w: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Neurosurg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: Spin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IZWxsZXI8L0F1dGhvcj48WWVhcj4yMDA5PC9ZZWFyPjxS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IZWxsZXI8L0F1dGhvcj48WWVhcj4yMDA5PC9ZZWFyPjxS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7" w:tooltip="Murrey, 2009 #333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7-9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Kineflex</w:t>
            </w:r>
            <w:proofErr w:type="spellEnd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 xml:space="preserve">-C, </w:t>
            </w:r>
            <w:proofErr w:type="spellStart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Mobi</w:t>
            </w:r>
            <w:proofErr w:type="spellEnd"/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-C and Advent Cervical Disc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0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Jawahar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KYXdhaGFyPC9BdXRob3I+PFllYXI+MjAxMDwvWWVhcj48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KYXdhaGFyPC9BdXRob3I+PFllYXI+MjAxMDwvWWVhcj48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61" w:tooltip="Jawahar, 2010 #384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61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The Spine Journal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Patient overlap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Db3JpYzwvQXV0aG9yPjxZZWFyPjIwMDY8L1llYXI+PFJl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Db3JpYzwvQXV0aG9yPjxZZWFyPjIwMDY8L1llYXI+PFJl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37" w:tooltip="Coric, 2006 #376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37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,</w:t>
            </w:r>
            <w:hyperlink w:anchor="_ENREF_49" w:tooltip="Nunley, 2011 #391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49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Multiple prosthesis (undetermined)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Utter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VdHRlcjwvQXV0aG9yPjxZZWFyPjIwMTE8L1llYXI+PFJl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VdHRlcjwvQXV0aG9yPjxZZWFyPjIwMTE8L1llYXI+PFJl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62" w:tooltip="Utter, 2011 #400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62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EANS 2011 conference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Review study</w:t>
            </w:r>
          </w:p>
        </w:tc>
      </w:tr>
      <w:tr w:rsidR="008E5F84" w:rsidRPr="00FD0609" w:rsidTr="008E5F84">
        <w:tc>
          <w:tcPr>
            <w:tcW w:w="10716" w:type="dxa"/>
            <w:gridSpan w:val="4"/>
            <w:shd w:val="clear" w:color="auto" w:fill="auto"/>
          </w:tcPr>
          <w:p w:rsidR="008E5F84" w:rsidRPr="00FD0609" w:rsidRDefault="008E5F84" w:rsidP="008E5F84">
            <w:pPr>
              <w:jc w:val="center"/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b/>
                <w:sz w:val="22"/>
                <w:szCs w:val="22"/>
                <w:lang w:val="en-CA" w:eastAsia="en-CA"/>
              </w:rPr>
              <w:t>Undetermined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Abitbol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YmlidG9sPC9BdXRob3I+PFllYXI+MjAwODwvWWVhcj48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begin">
                <w:fldData xml:space="preserve">PEVuZE5vdGU+PENpdGU+PEF1dGhvcj5BYmlidG9sPC9BdXRob3I+PFllYXI+MjAwODwvWWVhcj48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</w:fldData>
              </w:fldCha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instrText xml:space="preserve"> ADDIN EN.CITE.DATA </w:instrTex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separate"/>
            </w:r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[</w:t>
            </w:r>
            <w:hyperlink w:anchor="_ENREF_63" w:tooltip="Abibtol, 2008 #405" w:history="1">
              <w:r w:rsidRPr="00FD0609">
                <w:rPr>
                  <w:rFonts w:ascii="Cambria" w:hAnsi="Cambria" w:cs="ArialUnicodeMS"/>
                  <w:noProof/>
                  <w:sz w:val="22"/>
                  <w:szCs w:val="22"/>
                  <w:lang w:val="en-CA" w:eastAsia="en-CA"/>
                </w:rPr>
                <w:t>63</w:t>
              </w:r>
            </w:hyperlink>
            <w:r w:rsidRPr="00FD0609">
              <w:rPr>
                <w:rFonts w:ascii="Cambria" w:hAnsi="Cambria" w:cs="ArialUnicodeMS"/>
                <w:noProof/>
                <w:sz w:val="22"/>
                <w:szCs w:val="22"/>
                <w:lang w:val="en-CA" w:eastAsia="en-CA"/>
              </w:rPr>
              <w:t>]</w:t>
            </w: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fldChar w:fldCharType="end"/>
            </w:r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week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2008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uld not contact authors.  Only abstract available.</w:t>
            </w:r>
          </w:p>
        </w:tc>
      </w:tr>
      <w:tr w:rsidR="008E5F84" w:rsidRPr="00FD0609" w:rsidTr="008E5F84">
        <w:tc>
          <w:tcPr>
            <w:tcW w:w="829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2008</w:t>
            </w:r>
          </w:p>
        </w:tc>
        <w:tc>
          <w:tcPr>
            <w:tcW w:w="1817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Fischgrund</w:t>
            </w:r>
            <w:proofErr w:type="spellEnd"/>
          </w:p>
        </w:tc>
        <w:tc>
          <w:tcPr>
            <w:tcW w:w="292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proofErr w:type="spellStart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Spineweek</w:t>
            </w:r>
            <w:proofErr w:type="spellEnd"/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 xml:space="preserve"> 2008</w:t>
            </w:r>
          </w:p>
        </w:tc>
        <w:tc>
          <w:tcPr>
            <w:tcW w:w="5150" w:type="dxa"/>
            <w:shd w:val="clear" w:color="auto" w:fill="auto"/>
          </w:tcPr>
          <w:p w:rsidR="008E5F84" w:rsidRPr="00FD0609" w:rsidRDefault="008E5F84" w:rsidP="008E5F84">
            <w:pPr>
              <w:rPr>
                <w:rFonts w:ascii="Cambria" w:hAnsi="Cambria" w:cs="ArialUnicodeMS"/>
                <w:sz w:val="22"/>
                <w:szCs w:val="22"/>
                <w:lang w:val="en-CA" w:eastAsia="en-CA"/>
              </w:rPr>
            </w:pPr>
            <w:r w:rsidRPr="00FD0609">
              <w:rPr>
                <w:rFonts w:ascii="Cambria" w:hAnsi="Cambria" w:cs="ArialUnicodeMS"/>
                <w:sz w:val="22"/>
                <w:szCs w:val="22"/>
                <w:lang w:val="en-CA" w:eastAsia="en-CA"/>
              </w:rPr>
              <w:t>Could not contact authors.  Only abstract available.</w:t>
            </w:r>
          </w:p>
        </w:tc>
      </w:tr>
    </w:tbl>
    <w:p w:rsidR="008E5F84" w:rsidRPr="00FD0609" w:rsidRDefault="008E5F84" w:rsidP="008E5F84">
      <w:pPr>
        <w:rPr>
          <w:rFonts w:ascii="Cambria" w:hAnsi="Cambria" w:cs="ArialUnicodeMS"/>
          <w:sz w:val="22"/>
          <w:szCs w:val="22"/>
          <w:lang w:val="en-CA" w:eastAsia="en-CA"/>
        </w:rPr>
      </w:pPr>
    </w:p>
    <w:p w:rsidR="008E5F84" w:rsidRPr="00FD0609" w:rsidRDefault="008E5F84" w:rsidP="008E5F84">
      <w:pPr>
        <w:rPr>
          <w:rFonts w:ascii="Cambria" w:hAnsi="Cambria"/>
        </w:rPr>
      </w:pPr>
      <w:r w:rsidRPr="00FD0609">
        <w:rPr>
          <w:rFonts w:ascii="Cambria" w:hAnsi="Cambria"/>
        </w:rPr>
        <w:br w:type="page"/>
      </w:r>
    </w:p>
    <w:p w:rsidR="008E5F84" w:rsidRPr="00FD0609" w:rsidRDefault="00D97DCB" w:rsidP="008E5F84">
      <w:pPr>
        <w:rPr>
          <w:rFonts w:ascii="Cambria" w:hAnsi="Cambria"/>
        </w:rPr>
      </w:pPr>
      <w:r>
        <w:rPr>
          <w:rFonts w:ascii="Cambria" w:hAnsi="Cambria"/>
        </w:rPr>
        <w:lastRenderedPageBreak/>
        <w:t>Table S2</w:t>
      </w:r>
      <w:r w:rsidR="008E5F84" w:rsidRPr="00FD0609">
        <w:rPr>
          <w:rFonts w:ascii="Cambria" w:hAnsi="Cambria"/>
        </w:rPr>
        <w:t>. Risk of bias for the 9 included studies using a modified approach to the Cochrane risk of bias tool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59"/>
        <w:gridCol w:w="981"/>
        <w:gridCol w:w="1106"/>
        <w:gridCol w:w="1066"/>
        <w:gridCol w:w="883"/>
        <w:gridCol w:w="969"/>
        <w:gridCol w:w="890"/>
        <w:gridCol w:w="855"/>
        <w:gridCol w:w="1359"/>
        <w:gridCol w:w="1082"/>
        <w:gridCol w:w="866"/>
      </w:tblGrid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</w:p>
        </w:tc>
        <w:tc>
          <w:tcPr>
            <w:tcW w:w="3064" w:type="pct"/>
            <w:gridSpan w:val="7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jc w:val="center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</w:rPr>
              <w:t>Risk of bias</w:t>
            </w:r>
          </w:p>
        </w:tc>
        <w:tc>
          <w:tcPr>
            <w:tcW w:w="1501" w:type="pct"/>
            <w:gridSpan w:val="3"/>
          </w:tcPr>
          <w:p w:rsidR="008E5F84" w:rsidRPr="00FD0609" w:rsidRDefault="008E5F84" w:rsidP="008E5F84">
            <w:pPr>
              <w:pStyle w:val="Default"/>
              <w:spacing w:before="40" w:after="40"/>
              <w:jc w:val="center"/>
              <w:rPr>
                <w:rFonts w:ascii="Cambria" w:hAnsi="Cambria" w:cs="Arial"/>
                <w:b/>
                <w:sz w:val="14"/>
                <w:szCs w:val="14"/>
              </w:rPr>
            </w:pPr>
            <w:r w:rsidRPr="00FD0609">
              <w:rPr>
                <w:rFonts w:ascii="Cambria" w:hAnsi="Cambria" w:cs="Arial"/>
                <w:b/>
              </w:rPr>
              <w:t>Trial characteristics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Source</w:t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Random sequence generation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Allocation concealment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Blinding of participants and personnel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Blinding of outcome assessors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Infrequent loss to follow-up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Free of selective outcome reporting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Free of other bias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</w:rPr>
            </w:pPr>
            <w:r w:rsidRPr="00FD0609">
              <w:rPr>
                <w:rFonts w:ascii="Cambria" w:hAnsi="Cambria" w:cs="Arial"/>
                <w:b/>
                <w:sz w:val="14"/>
              </w:rPr>
              <w:t>Statistical analysis (Per protocol, intention to treat, etc.)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  <w:szCs w:val="20"/>
              </w:rPr>
            </w:pPr>
            <w:r w:rsidRPr="00FD0609">
              <w:rPr>
                <w:rFonts w:ascii="Cambria" w:hAnsi="Cambria" w:cs="Arial"/>
                <w:b/>
                <w:sz w:val="14"/>
                <w:szCs w:val="20"/>
              </w:rPr>
              <w:t>How is loss to follow-up handled?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b/>
                <w:sz w:val="14"/>
                <w:szCs w:val="14"/>
              </w:rPr>
            </w:pPr>
            <w:r w:rsidRPr="00FD0609">
              <w:rPr>
                <w:rFonts w:ascii="Cambria" w:hAnsi="Cambria" w:cs="Arial"/>
                <w:b/>
                <w:sz w:val="14"/>
                <w:szCs w:val="14"/>
              </w:rPr>
              <w:t>Affiliated with industry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proofErr w:type="spellStart"/>
            <w:r w:rsidRPr="00FD0609">
              <w:rPr>
                <w:rFonts w:ascii="Cambria" w:hAnsi="Cambria" w:cs="Arial"/>
                <w:sz w:val="14"/>
                <w:szCs w:val="20"/>
              </w:rPr>
              <w:t>Burkus</w:t>
            </w:r>
            <w:proofErr w:type="spellEnd"/>
            <w:r w:rsidRPr="00FD0609">
              <w:rPr>
                <w:rFonts w:ascii="Cambria" w:hAnsi="Cambria" w:cs="Arial"/>
                <w:sz w:val="14"/>
                <w:szCs w:val="20"/>
              </w:rPr>
              <w:t xml:space="preserve"> et al. 2010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/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&lt;EndNote&gt;&lt;Cite&gt;&lt;Author&gt;Burkus&lt;/Author&gt;&lt;Year&gt;2010&lt;/Year&gt;&lt;RecNum&gt;374&lt;/RecNum&gt;&lt;DisplayText&gt;[23]&lt;/DisplayText&gt;&lt;record&gt;&lt;rec-number&gt;374&lt;/rec-number&gt;&lt;foreign-keys&gt;&lt;key app="EN" db-id="fvstttfrfssaxberr24xarzmxwawvfzprtt5"&gt;374&lt;/key&gt;&lt;/foreign-keys&gt;&lt;ref-type name="Journal Article"&gt;17&lt;/ref-type&gt;&lt;contributors&gt;&lt;authors&gt;&lt;author&gt;Burkus, J. Kenneth&lt;/author&gt;&lt;author&gt;Haid, Regis W.&lt;/author&gt;&lt;author&gt;Traynelis, Vincent C.&lt;/author&gt;&lt;author&gt;Mummaneni, Praveen V.&lt;/author&gt;&lt;/authors&gt;&lt;/contributors&gt;&lt;titles&gt;&lt;title&gt;Long-term clinical and radiographic outcomes of cervical disc replacement with the Prestige disc: results from a prospective randomized controlled clinical trial&lt;/title&gt;&lt;/titles&gt;&lt;pages&gt;308-18&lt;/pages&gt;&lt;volume&gt;13&lt;/volume&gt;&lt;number&gt;101223545&lt;/number&gt;&lt;edition&gt;3&lt;/edition&gt;&lt;keywords&gt;&lt;keyword&gt;Adult&lt;/keyword&gt;&lt;keyword&gt;Aged&lt;/keyword&gt;&lt;keyword&gt;Arm&lt;/keyword&gt;&lt;keyword&gt;*Cervical Vertebrae/ra [Radiography]&lt;/keyword&gt;&lt;keyword&gt;*Cervical Vertebrae/su [Surgery]&lt;/keyword&gt;&lt;keyword&gt;Disability Evaluation&lt;/keyword&gt;&lt;keyword&gt;*Diskectomy&lt;/keyword&gt;&lt;keyword&gt;Female&lt;/keyword&gt;&lt;keyword&gt;Follow-Up Studies&lt;/keyword&gt;&lt;keyword&gt;Humans&lt;/keyword&gt;&lt;keyword&gt;Intervertebral Disc/ra [Radiography]&lt;/keyword&gt;&lt;keyword&gt;*Intervertebral Disc/su [Surgery]&lt;/keyword&gt;&lt;keyword&gt;Male&lt;/keyword&gt;&lt;keyword&gt;Middle Aged&lt;/keyword&gt;&lt;keyword&gt;Neck Pain/ra [Radiography]&lt;/keyword&gt;&lt;keyword&gt;Neck Pain/su [Surgery]&lt;/keyword&gt;&lt;keyword&gt;Pain&lt;/keyword&gt;&lt;keyword&gt;Prospective Studies&lt;/keyword&gt;&lt;keyword&gt;*Prostheses and Implants&lt;/keyword&gt;&lt;keyword&gt;Time Factors&lt;/keyword&gt;&lt;keyword&gt;Treatment Outcome&lt;/keyword&gt;&lt;/keywords&gt;&lt;dates&gt;&lt;year&gt;2010&lt;/year&gt;&lt;/dates&gt;&lt;pub-location&gt;United States&lt;/pub-location&gt;&lt;publisher&gt;Spine Service, Wilderness Spine Services, The Hughston Clinic, Columbus, Georgia, USA.&lt;/publisher&gt;&lt;isbn&gt;1547-5646&lt;/isbn&gt;&lt;urls&gt;&lt;related-urls&gt;&lt;url&gt;http://ovidsp.ovid.com/ovidweb.cgi?T=JS&amp;amp;PAGE=reference&amp;amp;D=medl&amp;amp;NEWS=N&amp;amp;AN=20809722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23" w:tooltip="Burkus, 2010 #374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23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LOCF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Yes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proofErr w:type="spellStart"/>
            <w:r w:rsidRPr="00FD0609">
              <w:rPr>
                <w:rFonts w:ascii="Cambria" w:hAnsi="Cambria" w:cs="Arial"/>
                <w:sz w:val="14"/>
                <w:szCs w:val="20"/>
              </w:rPr>
              <w:t>Coric</w:t>
            </w:r>
            <w:proofErr w:type="spellEnd"/>
            <w:r w:rsidRPr="00FD0609">
              <w:rPr>
                <w:rFonts w:ascii="Cambria" w:hAnsi="Cambria" w:cs="Arial"/>
                <w:sz w:val="14"/>
                <w:szCs w:val="20"/>
              </w:rPr>
              <w:t xml:space="preserve"> et al. 2011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Db3JpYzwvQXV0aG9yPjxZZWFyPjIwMTE8L1llYXI+PFJl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Db3JpYzwvQXV0aG9yPjxZZWFyPjIwMTE8L1llYXI+PFJl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.DATA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6" w:tooltip="Coric, 2011 #331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6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rPr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Yes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proofErr w:type="spellStart"/>
            <w:r w:rsidRPr="00FD0609">
              <w:rPr>
                <w:rFonts w:ascii="Cambria" w:hAnsi="Cambria" w:cs="Arial"/>
                <w:sz w:val="14"/>
                <w:szCs w:val="20"/>
              </w:rPr>
              <w:t>Delamarter</w:t>
            </w:r>
            <w:proofErr w:type="spellEnd"/>
            <w:r w:rsidRPr="00FD0609">
              <w:rPr>
                <w:rFonts w:ascii="Cambria" w:hAnsi="Cambria" w:cs="Arial"/>
                <w:sz w:val="14"/>
                <w:szCs w:val="20"/>
              </w:rPr>
              <w:t xml:space="preserve"> et a. 2010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EZWxhbWFydGVyPC9BdXRob3I+PFllYXI+MjAxMDwvWWVh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.DATA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25" w:tooltip="Delamarter, 2010 #379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25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rPr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Per-protocol</w:t>
            </w:r>
          </w:p>
        </w:tc>
        <w:tc>
          <w:tcPr>
            <w:tcW w:w="491" w:type="pct"/>
          </w:tcPr>
          <w:p w:rsidR="008E5F84" w:rsidRPr="00FD0609" w:rsidRDefault="008E5F84" w:rsidP="008E5F84"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N/A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McAfee et al. 2011*</w:t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rPr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rPr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rPr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N/A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McAfee et al. 2010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NY0FmZWU8L0F1dGhvcj48WWVhcj4yMDEwPC9ZZWFyPjxS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NY0FmZWU8L0F1dGhvcj48WWVhcj4yMDEwPC9ZZWFyPjxS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.DATA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20" w:tooltip="McAfee, 2010 #385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20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rPr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rPr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rPr>
                <w:rFonts w:ascii="Cambria" w:hAnsi="Cambria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rPr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N/A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proofErr w:type="spellStart"/>
            <w:r w:rsidRPr="00FD0609">
              <w:rPr>
                <w:rFonts w:ascii="Cambria" w:hAnsi="Cambria" w:cs="Arial"/>
                <w:sz w:val="14"/>
                <w:szCs w:val="20"/>
              </w:rPr>
              <w:t>Nabhan</w:t>
            </w:r>
            <w:proofErr w:type="spellEnd"/>
            <w:r w:rsidRPr="00FD0609">
              <w:rPr>
                <w:rFonts w:ascii="Cambria" w:hAnsi="Cambria" w:cs="Arial"/>
                <w:sz w:val="14"/>
                <w:szCs w:val="20"/>
              </w:rPr>
              <w:t xml:space="preserve"> et al. 2007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/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&lt;EndNote&gt;&lt;Cite&gt;&lt;Author&gt;Nabhan&lt;/Author&gt;&lt;Year&gt;2007&lt;/Year&gt;&lt;RecNum&gt;409&lt;/RecNum&gt;&lt;DisplayText&gt;[24]&lt;/DisplayText&gt;&lt;record&gt;&lt;rec-number&gt;409&lt;/rec-number&gt;&lt;foreign-keys&gt;&lt;key app="EN" db-id="fvstttfrfssaxberr24xarzmxwawvfzprtt5"&gt;409&lt;/key&gt;&lt;/foreign-keys&gt;&lt;ref-type name="Journal Article"&gt;17&lt;/ref-type&gt;&lt;contributors&gt;&lt;authors&gt;&lt;author&gt;Nabhan, A.&lt;/author&gt;&lt;author&gt;Steudel, W. I.&lt;/author&gt;&lt;author&gt;Nabhan, A.&lt;/author&gt;&lt;author&gt;Pape, D.&lt;/author&gt;&lt;author&gt;Ishak, B.&lt;/author&gt;&lt;/authors&gt;&lt;/contributors&gt;&lt;titles&gt;&lt;title&gt;Segmental kinematics and adjacent level degeneration following disc replacement versus fusion: RCT with three years of follow-up&lt;/title&gt;&lt;secondary-title&gt;Journal of long-term effects of medical implants&lt;/secondary-title&gt;&lt;/titles&gt;&lt;periodical&gt;&lt;full-title&gt;Journal of long-term effects of medical implants&lt;/full-title&gt;&lt;/periodical&gt;&lt;pages&gt;229-236&lt;/pages&gt;&lt;volume&gt;17&lt;/volume&gt;&lt;number&gt;3&lt;/number&gt;&lt;dates&gt;&lt;year&gt;2007&lt;/year&gt;&lt;/dates&gt;&lt;urls&gt;&lt;/urls&gt;&lt;/record&gt;&lt;/Cite&gt;&lt;/EndNote&gt;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24" w:tooltip="Nabhan, 2007 #409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24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rPr>
                <w:rFonts w:ascii="Cambria" w:hAnsi="Cambria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Ignor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rPr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N/A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proofErr w:type="spellStart"/>
            <w:r w:rsidRPr="00FD0609">
              <w:rPr>
                <w:rFonts w:ascii="Cambria" w:hAnsi="Cambria" w:cs="Arial"/>
                <w:sz w:val="14"/>
                <w:szCs w:val="20"/>
              </w:rPr>
              <w:t>Nabhan</w:t>
            </w:r>
            <w:proofErr w:type="spellEnd"/>
            <w:r w:rsidRPr="00FD0609">
              <w:rPr>
                <w:rFonts w:ascii="Cambria" w:hAnsi="Cambria" w:cs="Arial"/>
                <w:sz w:val="14"/>
                <w:szCs w:val="20"/>
              </w:rPr>
              <w:t xml:space="preserve"> et. al 2011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/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&lt;EndNote&gt;&lt;Cite&gt;&lt;Author&gt;Nabhan&lt;/Author&gt;&lt;Year&gt;2011&lt;/Year&gt;&lt;RecNum&gt;390&lt;/RecNum&gt;&lt;DisplayText&gt;[26]&lt;/DisplayText&gt;&lt;record&gt;&lt;rec-number&gt;390&lt;/rec-number&gt;&lt;foreign-keys&gt;&lt;key app="EN" db-id="fvstttfrfssaxberr24xarzmxwawvfzprtt5"&gt;390&lt;/key&gt;&lt;/foreign-keys&gt;&lt;ref-type name="Journal Article"&gt;17&lt;/ref-type&gt;&lt;contributors&gt;&lt;authors&gt;&lt;author&gt;Nabhan, A.&lt;/author&gt;&lt;author&gt;Ishak, B.&lt;/author&gt;&lt;author&gt;Steudel, W. I.&lt;/author&gt;&lt;author&gt;Ramadhan, S.&lt;/author&gt;&lt;author&gt;Steimer, O.&lt;/author&gt;&lt;/authors&gt;&lt;/contributors&gt;&lt;auth-address&gt;A. Nabhan, Department of Neurosurgery, Neurosurgical Department, University of Saarland, Homburg, Germany.&lt;/auth-address&gt;&lt;titles&gt;&lt;title&gt;Assessment of adjacent-segment mobility after cervical disc replacement versus fusion: RCT with 1 year&amp;apos;s results&lt;/title&gt;&lt;/titles&gt;&lt;pages&gt;934-941&lt;/pages&gt;&lt;volume&gt;20&lt;/volume&gt;&lt;number&gt;(Nabhan) Department of Neurosurgery, Neurosurgical Department, University of Saarland, Homburg, Germany.&lt;/number&gt;&lt;edition&gt;6&lt;/edition&gt;&lt;keywords&gt;&lt;keyword&gt;*arthroplasty&lt;/keyword&gt;&lt;keyword&gt;article&lt;/keyword&gt;&lt;keyword&gt;*cervical spine/su [Surgery]&lt;/keyword&gt;&lt;keyword&gt;clinical trial&lt;/keyword&gt;&lt;keyword&gt;comparative study&lt;/keyword&gt;&lt;keyword&gt;controlled clinical trial&lt;/keyword&gt;&lt;keyword&gt;controlled study&lt;/keyword&gt;&lt;keyword&gt;female&lt;/keyword&gt;&lt;keyword&gt;human&lt;/keyword&gt;&lt;keyword&gt;implantation&lt;/keyword&gt;&lt;keyword&gt;intervertebral disk/su [Surgery]&lt;/keyword&gt;&lt;keyword&gt;*intervertebral disk degeneration/su [Surgery]&lt;/keyword&gt;&lt;keyword&gt;*intervertebral diskectomy&lt;/keyword&gt;&lt;keyword&gt;*joint characteristics and functions&lt;/keyword&gt;&lt;keyword&gt;male&lt;/keyword&gt;&lt;keyword&gt;neck pain&lt;/keyword&gt;&lt;keyword&gt;pain assessment&lt;/keyword&gt;&lt;keyword&gt;prospective study&lt;/keyword&gt;&lt;keyword&gt;randomized controlled trial&lt;/keyword&gt;&lt;keyword&gt;*spine fusion&lt;/keyword&gt;&lt;keyword&gt;treatment outcome&lt;/keyword&gt;&lt;/keywords&gt;&lt;dates&gt;&lt;year&gt;2011&lt;/year&gt;&lt;/dates&gt;&lt;pub-location&gt;Germany&lt;/pub-location&gt;&lt;urls&gt;&lt;related-urls&gt;&lt;url&gt;http://ovidsp.ovid.com/ovidweb.cgi?T=JS&amp;amp;PAGE=reference&amp;amp;D=emed10&amp;amp;NEWS=N&amp;amp;AN=21221666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26" w:tooltip="Nabhan, 2011 #390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26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rPr>
                <w:rFonts w:ascii="Cambria" w:hAnsi="Cambria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rPr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N/A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proofErr w:type="spellStart"/>
            <w:r w:rsidRPr="00FD0609">
              <w:rPr>
                <w:rFonts w:ascii="Cambria" w:hAnsi="Cambria" w:cs="Arial"/>
                <w:sz w:val="14"/>
                <w:szCs w:val="20"/>
              </w:rPr>
              <w:t>Sasso</w:t>
            </w:r>
            <w:proofErr w:type="spellEnd"/>
            <w:r w:rsidRPr="00FD0609">
              <w:rPr>
                <w:rFonts w:ascii="Cambria" w:hAnsi="Cambria" w:cs="Arial"/>
                <w:sz w:val="14"/>
                <w:szCs w:val="20"/>
              </w:rPr>
              <w:t xml:space="preserve"> et. al 2011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>
                <w:fldData xml:space="preserve">PEVuZE5vdGU+PENpdGU+PEF1dGhvcj5TYXNzbzwvQXV0aG9yPjxZZWFyPjIwMTE8L1llYXI+PFJl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</w:fldData>
              </w:fldChar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.DATA </w:instrText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  <w:r w:rsidRPr="00FD0609">
              <w:rPr>
                <w:rFonts w:ascii="Cambria" w:hAnsi="Cambria" w:cs="Arial"/>
                <w:sz w:val="14"/>
                <w:szCs w:val="20"/>
              </w:rPr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5" w:tooltip="Sasso, 2011 #327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5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yes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Per-protocol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rPr>
                <w:rFonts w:ascii="Cambria" w:hAnsi="Cambria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LOCF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rPr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Yes</w:t>
            </w:r>
          </w:p>
        </w:tc>
      </w:tr>
      <w:tr w:rsidR="008E5F84" w:rsidRPr="00FD0609" w:rsidTr="008E5F84">
        <w:tc>
          <w:tcPr>
            <w:tcW w:w="43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Wang et. al 2008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begin"/>
            </w:r>
            <w:r w:rsidRPr="00FD0609">
              <w:rPr>
                <w:rFonts w:ascii="Cambria" w:hAnsi="Cambria" w:cs="Arial"/>
                <w:sz w:val="14"/>
                <w:szCs w:val="20"/>
              </w:rPr>
              <w:instrText xml:space="preserve"> ADDIN EN.CITE &lt;EndNote&gt;&lt;Cite&gt;&lt;Author&gt;Wang&lt;/Author&gt;&lt;Year&gt;2008&lt;/Year&gt;&lt;RecNum&gt;401&lt;/RecNum&gt;&lt;DisplayText&gt;[22]&lt;/DisplayText&gt;&lt;record&gt;&lt;rec-number&gt;401&lt;/rec-number&gt;&lt;foreign-keys&gt;&lt;key app="EN" db-id="fvstttfrfssaxberr24xarzmxwawvfzprtt5"&gt;401&lt;/key&gt;&lt;/foreign-keys&gt;&lt;ref-type name="Journal Article"&gt;17&lt;/ref-type&gt;&lt;contributors&gt;&lt;authors&gt;&lt;author&gt;Wang, Y.&lt;/author&gt;&lt;author&gt;Cai, B.&lt;/author&gt;&lt;author&gt;Zhang, X. S.&lt;/author&gt;&lt;author&gt;Xiao, S. H.&lt;/author&gt;&lt;author&gt;Wang, Z.&lt;/author&gt;&lt;author&gt;Lu, N.&lt;/author&gt;&lt;author&gt;Chai, W.&lt;/author&gt;&lt;author&gt;Zheng, G. Q.&lt;/author&gt;&lt;/authors&gt;&lt;/contributors&gt;&lt;auth-address&gt;Y. Wang, Department of Orthopaedic Surgery, General Hospital of Chinese People&amp;apos;s Liberation Army, Beijing 100853, China.&lt;/auth-address&gt;&lt;titles&gt;&lt;title&gt;Clinical outcomes of single level Bryan cervical disc arthroplasty: a prospective controlled study&lt;/title&gt;&lt;/titles&gt;&lt;pages&gt;328-332&lt;/pages&gt;&lt;volume&gt;46&lt;/volume&gt;&lt;number&gt;(Wang, Cai, Zhang, Xiao, Wang, Lu, Chai, Zheng) Department of Orthopaedic Surgery, General Hospital of Chinese People&amp;apos;s Liberation Army, Beijing 100853, China.&lt;/number&gt;&lt;edition&gt;5&lt;/edition&gt;&lt;keywords&gt;&lt;keyword&gt;adult&lt;/keyword&gt;&lt;keyword&gt;arthroplasty&lt;/keyword&gt;&lt;keyword&gt;article&lt;/keyword&gt;&lt;keyword&gt;*cervical spine/su [Surgery]&lt;/keyword&gt;&lt;keyword&gt;clinical trial&lt;/keyword&gt;&lt;keyword&gt;controlled clinical trial&lt;/keyword&gt;&lt;keyword&gt;controlled study&lt;/keyword&gt;&lt;keyword&gt;female&lt;/keyword&gt;&lt;keyword&gt;follow up&lt;/keyword&gt;&lt;keyword&gt;human&lt;/keyword&gt;&lt;keyword&gt;*intervertebral disk/su [Surgery]&lt;/keyword&gt;&lt;keyword&gt;*joint prosthesis&lt;/keyword&gt;&lt;keyword&gt;male&lt;/keyword&gt;&lt;keyword&gt;middle aged&lt;/keyword&gt;&lt;keyword&gt;prospective study&lt;/keyword&gt;&lt;keyword&gt;randomized controlled trial&lt;/keyword&gt;&lt;keyword&gt;*spondylosis/su [Surgery]&lt;/keyword&gt;&lt;keyword&gt;treatment outcome&lt;/keyword&gt;&lt;/keywords&gt;&lt;dates&gt;&lt;year&gt;2008&lt;/year&gt;&lt;/dates&gt;&lt;pub-location&gt;China&lt;/pub-location&gt;&lt;isbn&gt;0529-5815&lt;/isbn&gt;&lt;urls&gt;&lt;related-urls&gt;&lt;url&gt;http://ovidsp.ovid.com/ovidweb.cgi?T=JS&amp;amp;PAGE=reference&amp;amp;D=emed8&amp;amp;NEWS=N&amp;amp;AN=18785525&lt;/url&gt;&lt;/related-urls&gt;&lt;/urls&gt;&lt;research-notes&gt;y&lt;/research-notes&gt;&lt;/record&gt;&lt;/Cite&gt;&lt;/EndNote&gt;</w:instrTex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separate"/>
            </w:r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[</w:t>
            </w:r>
            <w:hyperlink w:anchor="_ENREF_22" w:tooltip="Wang, 2008 #401" w:history="1">
              <w:r w:rsidRPr="00FD0609">
                <w:rPr>
                  <w:rFonts w:ascii="Cambria" w:hAnsi="Cambria" w:cs="Arial"/>
                  <w:noProof/>
                  <w:sz w:val="14"/>
                  <w:szCs w:val="20"/>
                </w:rPr>
                <w:t>22</w:t>
              </w:r>
            </w:hyperlink>
            <w:r w:rsidRPr="00FD0609">
              <w:rPr>
                <w:rFonts w:ascii="Cambria" w:hAnsi="Cambria" w:cs="Arial"/>
                <w:noProof/>
                <w:sz w:val="14"/>
                <w:szCs w:val="20"/>
              </w:rPr>
              <w:t>]</w:t>
            </w:r>
            <w:r w:rsidRPr="00FD0609">
              <w:rPr>
                <w:rFonts w:ascii="Cambria" w:hAnsi="Cambria" w:cs="Arial"/>
                <w:sz w:val="14"/>
                <w:szCs w:val="20"/>
              </w:rPr>
              <w:fldChar w:fldCharType="end"/>
            </w:r>
          </w:p>
        </w:tc>
        <w:tc>
          <w:tcPr>
            <w:tcW w:w="445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502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8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401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440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Definitely no</w:t>
            </w:r>
          </w:p>
        </w:tc>
        <w:tc>
          <w:tcPr>
            <w:tcW w:w="404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yes</w:t>
            </w:r>
          </w:p>
        </w:tc>
        <w:tc>
          <w:tcPr>
            <w:tcW w:w="388" w:type="pct"/>
            <w:shd w:val="clear" w:color="auto" w:fill="auto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Probably no</w:t>
            </w:r>
          </w:p>
        </w:tc>
        <w:tc>
          <w:tcPr>
            <w:tcW w:w="617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</w:rPr>
            </w:pPr>
            <w:r w:rsidRPr="00FD0609">
              <w:rPr>
                <w:rFonts w:ascii="Cambria" w:hAnsi="Cambria" w:cs="Arial"/>
                <w:sz w:val="14"/>
              </w:rPr>
              <w:t>Not mentioned</w:t>
            </w:r>
          </w:p>
        </w:tc>
        <w:tc>
          <w:tcPr>
            <w:tcW w:w="491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20"/>
              </w:rPr>
            </w:pPr>
            <w:r w:rsidRPr="00FD0609">
              <w:rPr>
                <w:rFonts w:ascii="Cambria" w:hAnsi="Cambria" w:cs="Arial"/>
                <w:sz w:val="14"/>
                <w:szCs w:val="20"/>
              </w:rPr>
              <w:t>Ignored</w:t>
            </w:r>
          </w:p>
        </w:tc>
        <w:tc>
          <w:tcPr>
            <w:tcW w:w="393" w:type="pct"/>
          </w:tcPr>
          <w:p w:rsidR="008E5F84" w:rsidRPr="00FD0609" w:rsidRDefault="008E5F84" w:rsidP="008E5F84">
            <w:pPr>
              <w:pStyle w:val="Default"/>
              <w:spacing w:before="40" w:after="40"/>
              <w:rPr>
                <w:rFonts w:ascii="Cambria" w:hAnsi="Cambria" w:cs="Arial"/>
                <w:sz w:val="14"/>
                <w:szCs w:val="14"/>
              </w:rPr>
            </w:pPr>
            <w:r w:rsidRPr="00FD0609">
              <w:rPr>
                <w:rFonts w:ascii="Cambria" w:hAnsi="Cambria" w:cs="Arial"/>
                <w:sz w:val="14"/>
                <w:szCs w:val="14"/>
              </w:rPr>
              <w:t>N/A</w:t>
            </w:r>
          </w:p>
        </w:tc>
      </w:tr>
    </w:tbl>
    <w:p w:rsidR="008E5F84" w:rsidRPr="00FD0609" w:rsidRDefault="008E5F84" w:rsidP="008E5F84">
      <w:pPr>
        <w:rPr>
          <w:rFonts w:ascii="Cambria" w:hAnsi="Cambria"/>
        </w:rPr>
      </w:pPr>
    </w:p>
    <w:p w:rsidR="008E5F84" w:rsidRPr="00FD0609" w:rsidRDefault="008E5F84" w:rsidP="008E5F84">
      <w:pPr>
        <w:rPr>
          <w:rFonts w:ascii="Cambria" w:hAnsi="Cambria"/>
        </w:rPr>
      </w:pPr>
      <w:r w:rsidRPr="00FD0609">
        <w:rPr>
          <w:rFonts w:ascii="Cambria" w:hAnsi="Cambria"/>
        </w:rPr>
        <w:br w:type="page"/>
      </w:r>
    </w:p>
    <w:p w:rsidR="008E5F84" w:rsidRPr="00FD0609" w:rsidRDefault="00D97DCB" w:rsidP="008E5F84">
      <w:pPr>
        <w:rPr>
          <w:rFonts w:ascii="Cambria" w:hAnsi="Cambria"/>
        </w:rPr>
      </w:pPr>
      <w:r>
        <w:rPr>
          <w:rFonts w:ascii="Cambria" w:hAnsi="Cambria"/>
        </w:rPr>
        <w:lastRenderedPageBreak/>
        <w:t>Figure S3</w:t>
      </w:r>
      <w:r w:rsidR="008E5F84" w:rsidRPr="00FD0609">
        <w:rPr>
          <w:rFonts w:ascii="Cambria" w:hAnsi="Cambria"/>
        </w:rPr>
        <w:t xml:space="preserve">. </w:t>
      </w:r>
      <w:proofErr w:type="gramStart"/>
      <w:r w:rsidR="008E5F84" w:rsidRPr="00FD0609">
        <w:rPr>
          <w:rFonts w:ascii="Cambria" w:hAnsi="Cambria"/>
        </w:rPr>
        <w:t>Cochrane risk of bias by trial.</w:t>
      </w:r>
      <w:proofErr w:type="gramEnd"/>
      <w:r w:rsidR="008E5F84" w:rsidRPr="00FD0609">
        <w:rPr>
          <w:rFonts w:ascii="Cambria" w:hAnsi="Cambria"/>
        </w:rPr>
        <w:t xml:space="preserve">  Green indicates lo</w:t>
      </w:r>
      <w:bookmarkStart w:id="0" w:name="_GoBack"/>
      <w:bookmarkEnd w:id="0"/>
      <w:r w:rsidR="008E5F84" w:rsidRPr="00FD0609">
        <w:rPr>
          <w:rFonts w:ascii="Cambria" w:hAnsi="Cambria"/>
        </w:rPr>
        <w:t>w risk of bias, red indicates high risk of bias.</w:t>
      </w:r>
    </w:p>
    <w:p w:rsidR="008E5F84" w:rsidRPr="00B3222A" w:rsidRDefault="008E5F84" w:rsidP="008E5F84">
      <w:pPr>
        <w:rPr>
          <w:rFonts w:ascii="Cambria" w:hAnsi="Cambria"/>
        </w:rPr>
      </w:pPr>
      <w:r w:rsidRPr="00FD0609">
        <w:rPr>
          <w:rFonts w:ascii="Cambria" w:hAnsi="Cambria" w:cs="Arial"/>
          <w:b/>
          <w:noProof/>
          <w:lang w:val="en-CA" w:eastAsia="en-CA"/>
        </w:rPr>
        <w:drawing>
          <wp:inline distT="0" distB="0" distL="0" distR="0" wp14:anchorId="1A041A44" wp14:editId="2A705FB3">
            <wp:extent cx="2499995" cy="465518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995" cy="4655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27D1" w:rsidRDefault="007327D1"/>
    <w:sectPr w:rsidR="007327D1" w:rsidSect="008E5F84">
      <w:footerReference w:type="default" r:id="rId7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askerville BE Regular">
    <w:altName w:val="Baskerville BE Regular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UnicodeM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E5F84" w:rsidRPr="00FA059C" w:rsidRDefault="008E5F84" w:rsidP="008E5F84">
    <w:pPr>
      <w:pStyle w:val="Footer"/>
      <w:pBdr>
        <w:top w:val="single" w:sz="4" w:space="1" w:color="D9D9D9"/>
      </w:pBdr>
      <w:jc w:val="right"/>
      <w:rPr>
        <w:rFonts w:ascii="Cambria" w:hAnsi="Cambria"/>
      </w:rPr>
    </w:pPr>
    <w:r w:rsidRPr="00FA059C">
      <w:rPr>
        <w:rFonts w:ascii="Cambria" w:hAnsi="Cambria"/>
      </w:rPr>
      <w:fldChar w:fldCharType="begin"/>
    </w:r>
    <w:r w:rsidRPr="00FA059C">
      <w:rPr>
        <w:rFonts w:ascii="Cambria" w:hAnsi="Cambria"/>
      </w:rPr>
      <w:instrText xml:space="preserve"> PAGE   \* MERGEFORMAT </w:instrText>
    </w:r>
    <w:r w:rsidRPr="00FA059C">
      <w:rPr>
        <w:rFonts w:ascii="Cambria" w:hAnsi="Cambria"/>
      </w:rPr>
      <w:fldChar w:fldCharType="separate"/>
    </w:r>
    <w:r w:rsidR="00D97DCB">
      <w:rPr>
        <w:rFonts w:ascii="Cambria" w:hAnsi="Cambria"/>
        <w:noProof/>
      </w:rPr>
      <w:t>1</w:t>
    </w:r>
    <w:r w:rsidRPr="00FA059C">
      <w:rPr>
        <w:rFonts w:ascii="Cambria" w:hAnsi="Cambria"/>
        <w:noProof/>
      </w:rPr>
      <w:fldChar w:fldCharType="end"/>
    </w:r>
    <w:r w:rsidRPr="00FA059C">
      <w:rPr>
        <w:rFonts w:ascii="Cambria" w:hAnsi="Cambria"/>
      </w:rPr>
      <w:t xml:space="preserve"> | </w:t>
    </w:r>
    <w:r w:rsidRPr="00FA059C">
      <w:rPr>
        <w:rFonts w:ascii="Cambria" w:hAnsi="Cambria"/>
        <w:color w:val="808080"/>
        <w:spacing w:val="60"/>
      </w:rPr>
      <w:t>Page</w:t>
    </w: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B64D76"/>
    <w:multiLevelType w:val="hybridMultilevel"/>
    <w:tmpl w:val="FB7ECD6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D31A04"/>
    <w:multiLevelType w:val="multilevel"/>
    <w:tmpl w:val="89F4E8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29415852"/>
    <w:multiLevelType w:val="multilevel"/>
    <w:tmpl w:val="069040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2E0F43E5"/>
    <w:multiLevelType w:val="hybridMultilevel"/>
    <w:tmpl w:val="DA188080"/>
    <w:lvl w:ilvl="0" w:tplc="F0F47668">
      <w:start w:val="40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14A141F"/>
    <w:multiLevelType w:val="hybridMultilevel"/>
    <w:tmpl w:val="706AEB30"/>
    <w:lvl w:ilvl="0" w:tplc="723A8DFC">
      <w:start w:val="40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66C1222"/>
    <w:multiLevelType w:val="multilevel"/>
    <w:tmpl w:val="98A683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454A5BAF"/>
    <w:multiLevelType w:val="multilevel"/>
    <w:tmpl w:val="351A8B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65182045"/>
    <w:multiLevelType w:val="hybridMultilevel"/>
    <w:tmpl w:val="696CC94C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84D2622"/>
    <w:multiLevelType w:val="multilevel"/>
    <w:tmpl w:val="59D0DB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72F3244E"/>
    <w:multiLevelType w:val="hybridMultilevel"/>
    <w:tmpl w:val="8DD0D57A"/>
    <w:lvl w:ilvl="0" w:tplc="206ADDAA">
      <w:start w:val="1"/>
      <w:numFmt w:val="decimal"/>
      <w:lvlText w:val="%1)"/>
      <w:lvlJc w:val="left"/>
      <w:pPr>
        <w:ind w:left="720" w:hanging="360"/>
      </w:pPr>
      <w:rPr>
        <w:rFonts w:ascii="Cambria" w:eastAsia="Times New Roman" w:hAnsi="Cambria" w:cs="Times New Roman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4855919"/>
    <w:multiLevelType w:val="hybridMultilevel"/>
    <w:tmpl w:val="FB7ECD6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8F46AC4"/>
    <w:multiLevelType w:val="hybridMultilevel"/>
    <w:tmpl w:val="70EEF208"/>
    <w:lvl w:ilvl="0" w:tplc="10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10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10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7"/>
  </w:num>
  <w:num w:numId="3">
    <w:abstractNumId w:val="10"/>
  </w:num>
  <w:num w:numId="4">
    <w:abstractNumId w:val="9"/>
  </w:num>
  <w:num w:numId="5">
    <w:abstractNumId w:val="2"/>
  </w:num>
  <w:num w:numId="6">
    <w:abstractNumId w:val="6"/>
  </w:num>
  <w:num w:numId="7">
    <w:abstractNumId w:val="1"/>
  </w:num>
  <w:num w:numId="8">
    <w:abstractNumId w:val="4"/>
  </w:num>
  <w:num w:numId="9">
    <w:abstractNumId w:val="3"/>
  </w:num>
  <w:num w:numId="10">
    <w:abstractNumId w:val="5"/>
  </w:num>
  <w:num w:numId="11">
    <w:abstractNumId w:val="8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5F84"/>
    <w:rsid w:val="007327D1"/>
    <w:rsid w:val="008E5F84"/>
    <w:rsid w:val="00D97D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5F8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qFormat/>
    <w:rsid w:val="008E5F84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8E5F84"/>
    <w:pPr>
      <w:jc w:val="center"/>
      <w:outlineLvl w:val="1"/>
    </w:pPr>
    <w:rPr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E5F84"/>
    <w:rPr>
      <w:rFonts w:ascii="Cambria" w:eastAsia="Times New Roman" w:hAnsi="Cambria" w:cs="Times New Roman"/>
      <w:b/>
      <w:bC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rsid w:val="008E5F84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eastAsia="en-CA"/>
    </w:rPr>
  </w:style>
  <w:style w:type="paragraph" w:customStyle="1" w:styleId="Default">
    <w:name w:val="Default"/>
    <w:rsid w:val="008E5F84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eastAsia="en-CA"/>
    </w:rPr>
  </w:style>
  <w:style w:type="paragraph" w:styleId="Header">
    <w:name w:val="header"/>
    <w:basedOn w:val="Normal"/>
    <w:link w:val="HeaderChar"/>
    <w:rsid w:val="008E5F8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8E5F84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rsid w:val="008E5F8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E5F84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4">
    <w:name w:val="A4"/>
    <w:uiPriority w:val="99"/>
    <w:rsid w:val="008E5F84"/>
    <w:rPr>
      <w:rFonts w:cs="Baskerville BE Regular"/>
      <w:color w:val="000000"/>
      <w:sz w:val="11"/>
      <w:szCs w:val="11"/>
    </w:rPr>
  </w:style>
  <w:style w:type="character" w:styleId="Hyperlink">
    <w:name w:val="Hyperlink"/>
    <w:rsid w:val="008E5F84"/>
    <w:rPr>
      <w:color w:val="0000FF"/>
      <w:u w:val="single"/>
    </w:rPr>
  </w:style>
  <w:style w:type="paragraph" w:customStyle="1" w:styleId="Body1">
    <w:name w:val="Body 1"/>
    <w:rsid w:val="008E5F84"/>
    <w:pPr>
      <w:spacing w:after="0" w:line="240" w:lineRule="auto"/>
      <w:outlineLvl w:val="0"/>
    </w:pPr>
    <w:rPr>
      <w:rFonts w:ascii="Times New Roman" w:eastAsia="ヒラギノ角ゴ Pro W3" w:hAnsi="Times New Roman" w:cs="Times New Roman"/>
      <w:color w:val="000000"/>
      <w:sz w:val="24"/>
      <w:szCs w:val="20"/>
      <w:lang w:val="en-US"/>
    </w:rPr>
  </w:style>
  <w:style w:type="character" w:styleId="CommentReference">
    <w:name w:val="annotation reference"/>
    <w:rsid w:val="008E5F84"/>
    <w:rPr>
      <w:sz w:val="16"/>
      <w:szCs w:val="16"/>
    </w:rPr>
  </w:style>
  <w:style w:type="paragraph" w:styleId="CommentText">
    <w:name w:val="annotation text"/>
    <w:basedOn w:val="Normal"/>
    <w:link w:val="CommentTextChar"/>
    <w:rsid w:val="008E5F8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8E5F84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E5F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8E5F84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rsid w:val="008E5F8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8E5F84"/>
    <w:rPr>
      <w:rFonts w:ascii="Tahoma" w:eastAsia="Times New Roman" w:hAnsi="Tahoma" w:cs="Tahoma"/>
      <w:sz w:val="16"/>
      <w:szCs w:val="16"/>
      <w:lang w:val="en-US"/>
    </w:rPr>
  </w:style>
  <w:style w:type="paragraph" w:styleId="NormalWeb">
    <w:name w:val="Normal (Web)"/>
    <w:basedOn w:val="Normal"/>
    <w:uiPriority w:val="99"/>
    <w:unhideWhenUsed/>
    <w:rsid w:val="008E5F84"/>
    <w:pPr>
      <w:spacing w:before="100" w:beforeAutospacing="1" w:after="100" w:afterAutospacing="1"/>
    </w:pPr>
    <w:rPr>
      <w:lang w:val="en-CA" w:eastAsia="en-CA"/>
    </w:rPr>
  </w:style>
  <w:style w:type="character" w:customStyle="1" w:styleId="databaselist-name">
    <w:name w:val="databaselist-name"/>
    <w:rsid w:val="008E5F84"/>
  </w:style>
  <w:style w:type="character" w:customStyle="1" w:styleId="databaselist-date">
    <w:name w:val="databaselist-date"/>
    <w:rsid w:val="008E5F84"/>
  </w:style>
  <w:style w:type="paragraph" w:customStyle="1" w:styleId="Pa4">
    <w:name w:val="Pa4"/>
    <w:basedOn w:val="Default"/>
    <w:next w:val="Default"/>
    <w:uiPriority w:val="99"/>
    <w:rsid w:val="008E5F84"/>
    <w:pPr>
      <w:widowControl/>
      <w:spacing w:line="187" w:lineRule="atLeast"/>
    </w:pPr>
    <w:rPr>
      <w:rFonts w:ascii="Baskerville BE Regular" w:hAnsi="Baskerville BE Regular" w:cs="Times New Roman"/>
      <w:color w:val="auto"/>
    </w:rPr>
  </w:style>
  <w:style w:type="paragraph" w:customStyle="1" w:styleId="Pa3">
    <w:name w:val="Pa3"/>
    <w:basedOn w:val="Default"/>
    <w:next w:val="Default"/>
    <w:uiPriority w:val="99"/>
    <w:rsid w:val="008E5F84"/>
    <w:pPr>
      <w:widowControl/>
      <w:spacing w:line="187" w:lineRule="atLeast"/>
    </w:pPr>
    <w:rPr>
      <w:rFonts w:ascii="Baskerville BE Regular" w:hAnsi="Baskerville BE Regular" w:cs="Times New Roman"/>
      <w:color w:val="auto"/>
    </w:rPr>
  </w:style>
  <w:style w:type="paragraph" w:customStyle="1" w:styleId="bulleted">
    <w:name w:val="bulleted"/>
    <w:basedOn w:val="Normal"/>
    <w:rsid w:val="008E5F84"/>
    <w:pPr>
      <w:spacing w:before="100" w:beforeAutospacing="1" w:after="100" w:afterAutospacing="1"/>
    </w:pPr>
    <w:rPr>
      <w:lang w:val="en-CA" w:eastAsia="en-CA"/>
    </w:rPr>
  </w:style>
  <w:style w:type="character" w:styleId="FollowedHyperlink">
    <w:name w:val="FollowedHyperlink"/>
    <w:rsid w:val="008E5F84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8E5F84"/>
    <w:pPr>
      <w:spacing w:after="200" w:line="276" w:lineRule="auto"/>
      <w:ind w:left="720"/>
      <w:contextualSpacing/>
    </w:pPr>
    <w:rPr>
      <w:rFonts w:asciiTheme="minorHAnsi" w:hAnsiTheme="minorHAnsi"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E5F8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qFormat/>
    <w:rsid w:val="008E5F84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8E5F84"/>
    <w:pPr>
      <w:jc w:val="center"/>
      <w:outlineLvl w:val="1"/>
    </w:pPr>
    <w:rPr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E5F84"/>
    <w:rPr>
      <w:rFonts w:ascii="Cambria" w:eastAsia="Times New Roman" w:hAnsi="Cambria" w:cs="Times New Roman"/>
      <w:b/>
      <w:bC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rsid w:val="008E5F84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eastAsia="en-CA"/>
    </w:rPr>
  </w:style>
  <w:style w:type="paragraph" w:customStyle="1" w:styleId="Default">
    <w:name w:val="Default"/>
    <w:rsid w:val="008E5F84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eastAsia="en-CA"/>
    </w:rPr>
  </w:style>
  <w:style w:type="paragraph" w:styleId="Header">
    <w:name w:val="header"/>
    <w:basedOn w:val="Normal"/>
    <w:link w:val="HeaderChar"/>
    <w:rsid w:val="008E5F8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8E5F84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rsid w:val="008E5F8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E5F84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4">
    <w:name w:val="A4"/>
    <w:uiPriority w:val="99"/>
    <w:rsid w:val="008E5F84"/>
    <w:rPr>
      <w:rFonts w:cs="Baskerville BE Regular"/>
      <w:color w:val="000000"/>
      <w:sz w:val="11"/>
      <w:szCs w:val="11"/>
    </w:rPr>
  </w:style>
  <w:style w:type="character" w:styleId="Hyperlink">
    <w:name w:val="Hyperlink"/>
    <w:rsid w:val="008E5F84"/>
    <w:rPr>
      <w:color w:val="0000FF"/>
      <w:u w:val="single"/>
    </w:rPr>
  </w:style>
  <w:style w:type="paragraph" w:customStyle="1" w:styleId="Body1">
    <w:name w:val="Body 1"/>
    <w:rsid w:val="008E5F84"/>
    <w:pPr>
      <w:spacing w:after="0" w:line="240" w:lineRule="auto"/>
      <w:outlineLvl w:val="0"/>
    </w:pPr>
    <w:rPr>
      <w:rFonts w:ascii="Times New Roman" w:eastAsia="ヒラギノ角ゴ Pro W3" w:hAnsi="Times New Roman" w:cs="Times New Roman"/>
      <w:color w:val="000000"/>
      <w:sz w:val="24"/>
      <w:szCs w:val="20"/>
      <w:lang w:val="en-US"/>
    </w:rPr>
  </w:style>
  <w:style w:type="character" w:styleId="CommentReference">
    <w:name w:val="annotation reference"/>
    <w:rsid w:val="008E5F84"/>
    <w:rPr>
      <w:sz w:val="16"/>
      <w:szCs w:val="16"/>
    </w:rPr>
  </w:style>
  <w:style w:type="paragraph" w:styleId="CommentText">
    <w:name w:val="annotation text"/>
    <w:basedOn w:val="Normal"/>
    <w:link w:val="CommentTextChar"/>
    <w:rsid w:val="008E5F8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8E5F84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rsid w:val="008E5F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8E5F84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rsid w:val="008E5F8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8E5F84"/>
    <w:rPr>
      <w:rFonts w:ascii="Tahoma" w:eastAsia="Times New Roman" w:hAnsi="Tahoma" w:cs="Tahoma"/>
      <w:sz w:val="16"/>
      <w:szCs w:val="16"/>
      <w:lang w:val="en-US"/>
    </w:rPr>
  </w:style>
  <w:style w:type="paragraph" w:styleId="NormalWeb">
    <w:name w:val="Normal (Web)"/>
    <w:basedOn w:val="Normal"/>
    <w:uiPriority w:val="99"/>
    <w:unhideWhenUsed/>
    <w:rsid w:val="008E5F84"/>
    <w:pPr>
      <w:spacing w:before="100" w:beforeAutospacing="1" w:after="100" w:afterAutospacing="1"/>
    </w:pPr>
    <w:rPr>
      <w:lang w:val="en-CA" w:eastAsia="en-CA"/>
    </w:rPr>
  </w:style>
  <w:style w:type="character" w:customStyle="1" w:styleId="databaselist-name">
    <w:name w:val="databaselist-name"/>
    <w:rsid w:val="008E5F84"/>
  </w:style>
  <w:style w:type="character" w:customStyle="1" w:styleId="databaselist-date">
    <w:name w:val="databaselist-date"/>
    <w:rsid w:val="008E5F84"/>
  </w:style>
  <w:style w:type="paragraph" w:customStyle="1" w:styleId="Pa4">
    <w:name w:val="Pa4"/>
    <w:basedOn w:val="Default"/>
    <w:next w:val="Default"/>
    <w:uiPriority w:val="99"/>
    <w:rsid w:val="008E5F84"/>
    <w:pPr>
      <w:widowControl/>
      <w:spacing w:line="187" w:lineRule="atLeast"/>
    </w:pPr>
    <w:rPr>
      <w:rFonts w:ascii="Baskerville BE Regular" w:hAnsi="Baskerville BE Regular" w:cs="Times New Roman"/>
      <w:color w:val="auto"/>
    </w:rPr>
  </w:style>
  <w:style w:type="paragraph" w:customStyle="1" w:styleId="Pa3">
    <w:name w:val="Pa3"/>
    <w:basedOn w:val="Default"/>
    <w:next w:val="Default"/>
    <w:uiPriority w:val="99"/>
    <w:rsid w:val="008E5F84"/>
    <w:pPr>
      <w:widowControl/>
      <w:spacing w:line="187" w:lineRule="atLeast"/>
    </w:pPr>
    <w:rPr>
      <w:rFonts w:ascii="Baskerville BE Regular" w:hAnsi="Baskerville BE Regular" w:cs="Times New Roman"/>
      <w:color w:val="auto"/>
    </w:rPr>
  </w:style>
  <w:style w:type="paragraph" w:customStyle="1" w:styleId="bulleted">
    <w:name w:val="bulleted"/>
    <w:basedOn w:val="Normal"/>
    <w:rsid w:val="008E5F84"/>
    <w:pPr>
      <w:spacing w:before="100" w:beforeAutospacing="1" w:after="100" w:afterAutospacing="1"/>
    </w:pPr>
    <w:rPr>
      <w:lang w:val="en-CA" w:eastAsia="en-CA"/>
    </w:rPr>
  </w:style>
  <w:style w:type="character" w:styleId="FollowedHyperlink">
    <w:name w:val="FollowedHyperlink"/>
    <w:rsid w:val="008E5F84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8E5F84"/>
    <w:pPr>
      <w:spacing w:after="200" w:line="276" w:lineRule="auto"/>
      <w:ind w:left="720"/>
      <w:contextualSpacing/>
    </w:pPr>
    <w:rPr>
      <w:rFonts w:asciiTheme="minorHAnsi" w:hAnsiTheme="minorHAns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7</Pages>
  <Words>7165</Words>
  <Characters>40846</Characters>
  <Application>Microsoft Office Word</Application>
  <DocSecurity>0</DocSecurity>
  <Lines>340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ia Fallah</dc:creator>
  <cp:lastModifiedBy>Aria Fallah</cp:lastModifiedBy>
  <cp:revision>1</cp:revision>
  <dcterms:created xsi:type="dcterms:W3CDTF">2012-07-25T11:11:00Z</dcterms:created>
  <dcterms:modified xsi:type="dcterms:W3CDTF">2012-07-25T11:32:00Z</dcterms:modified>
</cp:coreProperties>
</file>